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sdt>
      <w:sdtPr>
        <w:rPr>
          <w:rFonts w:asciiTheme="minorHAnsi" w:hAnsiTheme="minorHAnsi" w:cstheme="minorBidi"/>
          <w:kern w:val="2"/>
          <w:sz w:val="24"/>
          <w:szCs w:val="24"/>
          <w:lang w:eastAsia="zh-CN"/>
          <w14:ligatures w14:val="standardContextual"/>
        </w:rPr>
        <w:id w:val="-76114236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B73011F" w14:textId="63059C7D" w:rsidR="00BA124D" w:rsidRPr="00745634" w:rsidRDefault="00BA124D">
          <w:pPr>
            <w:pStyle w:val="TOCHeading"/>
          </w:pPr>
          <w:r w:rsidRPr="00745634">
            <w:t>Table of Contents</w:t>
          </w:r>
        </w:p>
        <w:p w14:paraId="174C1669" w14:textId="5B1D8216" w:rsidR="00354453" w:rsidRPr="00745634" w:rsidRDefault="00BA124D">
          <w:pPr>
            <w:pStyle w:val="TOC1"/>
            <w:tabs>
              <w:tab w:val="right" w:leader="dot" w:pos="9350"/>
            </w:tabs>
            <w:rPr>
              <w:rFonts w:ascii="Times New Roman" w:hAnsi="Times New Roman"/>
              <w:b w:val="0"/>
              <w:bCs w:val="0"/>
              <w:caps w:val="0"/>
              <w:noProof/>
              <w:sz w:val="24"/>
            </w:rPr>
          </w:pPr>
          <w:r w:rsidRPr="00745634">
            <w:rPr>
              <w:rFonts w:ascii="Times New Roman" w:hAnsi="Times New Roman"/>
              <w:b w:val="0"/>
              <w:bCs w:val="0"/>
            </w:rPr>
            <w:fldChar w:fldCharType="begin"/>
          </w:r>
          <w:r w:rsidRPr="00745634">
            <w:rPr>
              <w:rFonts w:ascii="Times New Roman" w:hAnsi="Times New Roman"/>
            </w:rPr>
            <w:instrText xml:space="preserve"> TOC \o "1-3" \h \z \u </w:instrText>
          </w:r>
          <w:r w:rsidRPr="00745634">
            <w:rPr>
              <w:rFonts w:ascii="Times New Roman" w:hAnsi="Times New Roman"/>
              <w:b w:val="0"/>
              <w:bCs w:val="0"/>
            </w:rPr>
            <w:fldChar w:fldCharType="separate"/>
          </w:r>
          <w:hyperlink w:anchor="_Toc206593145" w:history="1">
            <w:r w:rsidR="00354453" w:rsidRPr="00745634">
              <w:rPr>
                <w:rStyle w:val="Hyperlink"/>
                <w:rFonts w:ascii="Times New Roman" w:hAnsi="Times New Roman"/>
                <w:noProof/>
              </w:rPr>
              <w:t>Supplementary Table 1. Baseline characteristics for study cohort of patients diagnosed with WHO grade 4 gliomas.</w:t>
            </w:r>
            <w:r w:rsidR="00354453" w:rsidRPr="00745634">
              <w:rPr>
                <w:rFonts w:ascii="Times New Roman" w:hAnsi="Times New Roman"/>
                <w:noProof/>
                <w:webHidden/>
              </w:rPr>
              <w:tab/>
            </w:r>
            <w:r w:rsidR="00354453" w:rsidRPr="00745634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54453" w:rsidRPr="00745634">
              <w:rPr>
                <w:rFonts w:ascii="Times New Roman" w:hAnsi="Times New Roman"/>
                <w:noProof/>
                <w:webHidden/>
              </w:rPr>
              <w:instrText xml:space="preserve"> PAGEREF _Toc206593145 \h </w:instrText>
            </w:r>
            <w:r w:rsidR="00354453" w:rsidRPr="00745634">
              <w:rPr>
                <w:rFonts w:ascii="Times New Roman" w:hAnsi="Times New Roman"/>
                <w:noProof/>
                <w:webHidden/>
              </w:rPr>
            </w:r>
            <w:r w:rsidR="00354453" w:rsidRPr="00745634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54453" w:rsidRPr="00745634">
              <w:rPr>
                <w:rFonts w:ascii="Times New Roman" w:hAnsi="Times New Roman"/>
                <w:noProof/>
                <w:webHidden/>
              </w:rPr>
              <w:t>3</w:t>
            </w:r>
            <w:r w:rsidR="00354453" w:rsidRPr="00745634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5D0477F5" w14:textId="29ACBD86" w:rsidR="00354453" w:rsidRPr="00745634" w:rsidRDefault="00354453">
          <w:pPr>
            <w:pStyle w:val="TOC1"/>
            <w:tabs>
              <w:tab w:val="right" w:leader="dot" w:pos="9350"/>
            </w:tabs>
            <w:rPr>
              <w:rFonts w:ascii="Times New Roman" w:hAnsi="Times New Roman"/>
              <w:b w:val="0"/>
              <w:bCs w:val="0"/>
              <w:caps w:val="0"/>
              <w:noProof/>
              <w:sz w:val="24"/>
            </w:rPr>
          </w:pPr>
          <w:hyperlink w:anchor="_Toc206593146" w:history="1">
            <w:r w:rsidRPr="00745634">
              <w:rPr>
                <w:rStyle w:val="Hyperlink"/>
                <w:rFonts w:ascii="Times New Roman" w:hAnsi="Times New Roman"/>
                <w:noProof/>
              </w:rPr>
              <w:t>Supplementary Table 2. Multivariable analyses examining association between pathogenic variants and seizure incidence or seizure frequency.</w:t>
            </w:r>
            <w:r w:rsidRPr="00745634">
              <w:rPr>
                <w:rFonts w:ascii="Times New Roman" w:hAnsi="Times New Roman"/>
                <w:noProof/>
                <w:webHidden/>
              </w:rPr>
              <w:tab/>
            </w:r>
            <w:r w:rsidRPr="00745634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Pr="00745634">
              <w:rPr>
                <w:rFonts w:ascii="Times New Roman" w:hAnsi="Times New Roman"/>
                <w:noProof/>
                <w:webHidden/>
              </w:rPr>
              <w:instrText xml:space="preserve"> PAGEREF _Toc206593146 \h </w:instrText>
            </w:r>
            <w:r w:rsidRPr="00745634">
              <w:rPr>
                <w:rFonts w:ascii="Times New Roman" w:hAnsi="Times New Roman"/>
                <w:noProof/>
                <w:webHidden/>
              </w:rPr>
            </w:r>
            <w:r w:rsidRPr="00745634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Pr="00745634">
              <w:rPr>
                <w:rFonts w:ascii="Times New Roman" w:hAnsi="Times New Roman"/>
                <w:noProof/>
                <w:webHidden/>
              </w:rPr>
              <w:t>4</w:t>
            </w:r>
            <w:r w:rsidRPr="00745634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0F7AEC97" w14:textId="189828E7" w:rsidR="00354453" w:rsidRPr="00745634" w:rsidRDefault="00354453">
          <w:pPr>
            <w:pStyle w:val="TOC1"/>
            <w:tabs>
              <w:tab w:val="right" w:leader="dot" w:pos="9350"/>
            </w:tabs>
            <w:rPr>
              <w:rFonts w:ascii="Times New Roman" w:hAnsi="Times New Roman"/>
              <w:b w:val="0"/>
              <w:bCs w:val="0"/>
              <w:caps w:val="0"/>
              <w:noProof/>
              <w:sz w:val="24"/>
            </w:rPr>
          </w:pPr>
          <w:hyperlink w:anchor="_Toc206593147" w:history="1">
            <w:r w:rsidRPr="00745634">
              <w:rPr>
                <w:rStyle w:val="Hyperlink"/>
                <w:rFonts w:ascii="Times New Roman" w:hAnsi="Times New Roman"/>
                <w:noProof/>
              </w:rPr>
              <w:t>Supplementary Figure 1. Distribution of exome variants for by patient sample.</w:t>
            </w:r>
            <w:r w:rsidRPr="00745634">
              <w:rPr>
                <w:rFonts w:ascii="Times New Roman" w:hAnsi="Times New Roman"/>
                <w:noProof/>
                <w:webHidden/>
              </w:rPr>
              <w:tab/>
            </w:r>
            <w:r w:rsidRPr="00745634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Pr="00745634">
              <w:rPr>
                <w:rFonts w:ascii="Times New Roman" w:hAnsi="Times New Roman"/>
                <w:noProof/>
                <w:webHidden/>
              </w:rPr>
              <w:instrText xml:space="preserve"> PAGEREF _Toc206593147 \h </w:instrText>
            </w:r>
            <w:r w:rsidRPr="00745634">
              <w:rPr>
                <w:rFonts w:ascii="Times New Roman" w:hAnsi="Times New Roman"/>
                <w:noProof/>
                <w:webHidden/>
              </w:rPr>
            </w:r>
            <w:r w:rsidRPr="00745634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Pr="00745634">
              <w:rPr>
                <w:rFonts w:ascii="Times New Roman" w:hAnsi="Times New Roman"/>
                <w:noProof/>
                <w:webHidden/>
              </w:rPr>
              <w:t>5</w:t>
            </w:r>
            <w:r w:rsidRPr="00745634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79D3169F" w14:textId="7F06E136" w:rsidR="00354453" w:rsidRPr="00745634" w:rsidRDefault="00354453">
          <w:pPr>
            <w:pStyle w:val="TOC1"/>
            <w:tabs>
              <w:tab w:val="right" w:leader="dot" w:pos="9350"/>
            </w:tabs>
            <w:rPr>
              <w:rFonts w:ascii="Times New Roman" w:hAnsi="Times New Roman"/>
              <w:b w:val="0"/>
              <w:bCs w:val="0"/>
              <w:caps w:val="0"/>
              <w:noProof/>
              <w:sz w:val="24"/>
            </w:rPr>
          </w:pPr>
          <w:hyperlink w:anchor="_Toc206593148" w:history="1">
            <w:r w:rsidRPr="00745634">
              <w:rPr>
                <w:rStyle w:val="Hyperlink"/>
                <w:rFonts w:ascii="Times New Roman" w:hAnsi="Times New Roman"/>
                <w:noProof/>
              </w:rPr>
              <w:t xml:space="preserve">Supplementary Figure 2. Lollipop genomic plots displaying SNVs within exonic regions of A) </w:t>
            </w:r>
            <w:r w:rsidRPr="00745634">
              <w:rPr>
                <w:rStyle w:val="Hyperlink"/>
                <w:rFonts w:ascii="Times New Roman" w:hAnsi="Times New Roman"/>
                <w:i/>
                <w:iCs/>
                <w:noProof/>
              </w:rPr>
              <w:t>PTEN</w:t>
            </w:r>
            <w:r w:rsidRPr="00745634">
              <w:rPr>
                <w:rStyle w:val="Hyperlink"/>
                <w:rFonts w:ascii="Times New Roman" w:hAnsi="Times New Roman"/>
                <w:noProof/>
              </w:rPr>
              <w:t xml:space="preserve">, B) </w:t>
            </w:r>
            <w:r w:rsidRPr="00745634">
              <w:rPr>
                <w:rStyle w:val="Hyperlink"/>
                <w:rFonts w:ascii="Times New Roman" w:hAnsi="Times New Roman"/>
                <w:i/>
                <w:iCs/>
                <w:noProof/>
              </w:rPr>
              <w:t>PIK3CA</w:t>
            </w:r>
            <w:r w:rsidRPr="00745634">
              <w:rPr>
                <w:rStyle w:val="Hyperlink"/>
                <w:rFonts w:ascii="Times New Roman" w:hAnsi="Times New Roman"/>
                <w:noProof/>
              </w:rPr>
              <w:t xml:space="preserve">, C) </w:t>
            </w:r>
            <w:r w:rsidRPr="00745634">
              <w:rPr>
                <w:rStyle w:val="Hyperlink"/>
                <w:rFonts w:ascii="Times New Roman" w:hAnsi="Times New Roman"/>
                <w:i/>
                <w:iCs/>
                <w:noProof/>
              </w:rPr>
              <w:t>TP53</w:t>
            </w:r>
            <w:r w:rsidRPr="00745634">
              <w:rPr>
                <w:rStyle w:val="Hyperlink"/>
                <w:rFonts w:ascii="Times New Roman" w:hAnsi="Times New Roman"/>
                <w:noProof/>
              </w:rPr>
              <w:t xml:space="preserve"> and D) </w:t>
            </w:r>
            <w:r w:rsidRPr="00745634">
              <w:rPr>
                <w:rStyle w:val="Hyperlink"/>
                <w:rFonts w:ascii="Times New Roman" w:hAnsi="Times New Roman"/>
                <w:i/>
                <w:iCs/>
                <w:noProof/>
              </w:rPr>
              <w:t>EGFR</w:t>
            </w:r>
            <w:r w:rsidRPr="00745634">
              <w:rPr>
                <w:rStyle w:val="Hyperlink"/>
                <w:rFonts w:ascii="Times New Roman" w:hAnsi="Times New Roman"/>
                <w:noProof/>
              </w:rPr>
              <w:t>.</w:t>
            </w:r>
            <w:r w:rsidRPr="00745634">
              <w:rPr>
                <w:rFonts w:ascii="Times New Roman" w:hAnsi="Times New Roman"/>
                <w:noProof/>
                <w:webHidden/>
              </w:rPr>
              <w:tab/>
            </w:r>
            <w:r w:rsidRPr="00745634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Pr="00745634">
              <w:rPr>
                <w:rFonts w:ascii="Times New Roman" w:hAnsi="Times New Roman"/>
                <w:noProof/>
                <w:webHidden/>
              </w:rPr>
              <w:instrText xml:space="preserve"> PAGEREF _Toc206593148 \h </w:instrText>
            </w:r>
            <w:r w:rsidRPr="00745634">
              <w:rPr>
                <w:rFonts w:ascii="Times New Roman" w:hAnsi="Times New Roman"/>
                <w:noProof/>
                <w:webHidden/>
              </w:rPr>
            </w:r>
            <w:r w:rsidRPr="00745634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Pr="00745634">
              <w:rPr>
                <w:rFonts w:ascii="Times New Roman" w:hAnsi="Times New Roman"/>
                <w:noProof/>
                <w:webHidden/>
              </w:rPr>
              <w:t>6</w:t>
            </w:r>
            <w:r w:rsidRPr="00745634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3217D3B0" w14:textId="44081F59" w:rsidR="00354453" w:rsidRPr="00745634" w:rsidRDefault="00354453">
          <w:pPr>
            <w:pStyle w:val="TOC1"/>
            <w:tabs>
              <w:tab w:val="right" w:leader="dot" w:pos="9350"/>
            </w:tabs>
            <w:rPr>
              <w:rFonts w:ascii="Times New Roman" w:hAnsi="Times New Roman"/>
              <w:b w:val="0"/>
              <w:bCs w:val="0"/>
              <w:caps w:val="0"/>
              <w:noProof/>
              <w:sz w:val="24"/>
            </w:rPr>
          </w:pPr>
          <w:hyperlink w:anchor="_Toc206593149" w:history="1">
            <w:r w:rsidRPr="00745634">
              <w:rPr>
                <w:rStyle w:val="Hyperlink"/>
                <w:rFonts w:ascii="Times New Roman" w:hAnsi="Times New Roman"/>
                <w:noProof/>
              </w:rPr>
              <w:t>Supplementary Figure 3. Combinatorial linear discriminant model accuracy for seizure presentation classification.</w:t>
            </w:r>
            <w:r w:rsidRPr="00745634">
              <w:rPr>
                <w:rFonts w:ascii="Times New Roman" w:hAnsi="Times New Roman"/>
                <w:noProof/>
                <w:webHidden/>
              </w:rPr>
              <w:tab/>
            </w:r>
            <w:r w:rsidRPr="00745634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Pr="00745634">
              <w:rPr>
                <w:rFonts w:ascii="Times New Roman" w:hAnsi="Times New Roman"/>
                <w:noProof/>
                <w:webHidden/>
              </w:rPr>
              <w:instrText xml:space="preserve"> PAGEREF _Toc206593149 \h </w:instrText>
            </w:r>
            <w:r w:rsidRPr="00745634">
              <w:rPr>
                <w:rFonts w:ascii="Times New Roman" w:hAnsi="Times New Roman"/>
                <w:noProof/>
                <w:webHidden/>
              </w:rPr>
            </w:r>
            <w:r w:rsidRPr="00745634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Pr="00745634">
              <w:rPr>
                <w:rFonts w:ascii="Times New Roman" w:hAnsi="Times New Roman"/>
                <w:noProof/>
                <w:webHidden/>
              </w:rPr>
              <w:t>8</w:t>
            </w:r>
            <w:r w:rsidRPr="00745634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15FEE997" w14:textId="5720DF6D" w:rsidR="00BA124D" w:rsidRPr="00745634" w:rsidRDefault="00BA124D">
          <w:r w:rsidRPr="00745634">
            <w:rPr>
              <w:rFonts w:ascii="Times New Roman" w:hAnsi="Times New Roman" w:cs="Times New Roman"/>
              <w:b/>
              <w:bCs/>
              <w:noProof/>
            </w:rPr>
            <w:fldChar w:fldCharType="end"/>
          </w:r>
        </w:p>
      </w:sdtContent>
    </w:sdt>
    <w:p w14:paraId="2E3B9737" w14:textId="1CBBA7C5" w:rsidR="008A3643" w:rsidRPr="00745634" w:rsidRDefault="008A3643" w:rsidP="00E651B6">
      <w:pPr>
        <w:rPr>
          <w:b/>
          <w:bCs/>
        </w:rPr>
      </w:pPr>
    </w:p>
    <w:tbl>
      <w:tblPr>
        <w:tblStyle w:val="PlainTable4"/>
        <w:tblpPr w:leftFromText="180" w:rightFromText="180" w:vertAnchor="page" w:horzAnchor="margin" w:tblpY="1701"/>
        <w:tblW w:w="9715" w:type="dxa"/>
        <w:tblLook w:val="04A0" w:firstRow="1" w:lastRow="0" w:firstColumn="1" w:lastColumn="0" w:noHBand="0" w:noVBand="1"/>
      </w:tblPr>
      <w:tblGrid>
        <w:gridCol w:w="2329"/>
        <w:gridCol w:w="516"/>
        <w:gridCol w:w="1079"/>
        <w:gridCol w:w="516"/>
        <w:gridCol w:w="1079"/>
        <w:gridCol w:w="516"/>
        <w:gridCol w:w="1079"/>
        <w:gridCol w:w="535"/>
        <w:gridCol w:w="1071"/>
        <w:gridCol w:w="995"/>
      </w:tblGrid>
      <w:tr w:rsidR="00BF5444" w:rsidRPr="00745634" w14:paraId="1171AAB2" w14:textId="77777777" w:rsidTr="00A2668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8" w:space="0" w:color="000000" w:themeColor="text1"/>
              <w:left w:val="single" w:sz="8" w:space="0" w:color="000000" w:themeColor="text1"/>
            </w:tcBorders>
          </w:tcPr>
          <w:p w14:paraId="63DDEA6D" w14:textId="5C045B9E" w:rsidR="00BF5444" w:rsidRPr="00745634" w:rsidRDefault="00BF5444" w:rsidP="008A364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</w:p>
        </w:tc>
        <w:tc>
          <w:tcPr>
            <w:tcW w:w="0" w:type="auto"/>
            <w:gridSpan w:val="2"/>
            <w:tcBorders>
              <w:top w:val="single" w:sz="8" w:space="0" w:color="000000" w:themeColor="text1"/>
              <w:bottom w:val="single" w:sz="12" w:space="0" w:color="000000" w:themeColor="text1"/>
            </w:tcBorders>
          </w:tcPr>
          <w:p w14:paraId="53773E40" w14:textId="77777777" w:rsidR="00BF5444" w:rsidRPr="00745634" w:rsidRDefault="00BF5444" w:rsidP="008A3643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All Patients</w:t>
            </w:r>
          </w:p>
        </w:tc>
        <w:tc>
          <w:tcPr>
            <w:tcW w:w="0" w:type="auto"/>
            <w:gridSpan w:val="2"/>
            <w:tcBorders>
              <w:top w:val="single" w:sz="8" w:space="0" w:color="000000" w:themeColor="text1"/>
              <w:bottom w:val="single" w:sz="12" w:space="0" w:color="000000" w:themeColor="text1"/>
            </w:tcBorders>
          </w:tcPr>
          <w:p w14:paraId="209BF13F" w14:textId="77777777" w:rsidR="00BF5444" w:rsidRPr="00745634" w:rsidRDefault="00BF5444" w:rsidP="008A3643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No Seizures</w:t>
            </w:r>
          </w:p>
        </w:tc>
        <w:tc>
          <w:tcPr>
            <w:tcW w:w="0" w:type="auto"/>
            <w:gridSpan w:val="2"/>
            <w:tcBorders>
              <w:top w:val="single" w:sz="8" w:space="0" w:color="000000" w:themeColor="text1"/>
              <w:bottom w:val="single" w:sz="12" w:space="0" w:color="000000" w:themeColor="text1"/>
            </w:tcBorders>
          </w:tcPr>
          <w:p w14:paraId="1982C91E" w14:textId="77777777" w:rsidR="00BF5444" w:rsidRPr="00745634" w:rsidRDefault="00BF5444" w:rsidP="008A3643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Early Seizures</w:t>
            </w:r>
          </w:p>
        </w:tc>
        <w:tc>
          <w:tcPr>
            <w:tcW w:w="1606" w:type="dxa"/>
            <w:gridSpan w:val="2"/>
            <w:tcBorders>
              <w:top w:val="single" w:sz="8" w:space="0" w:color="000000" w:themeColor="text1"/>
              <w:bottom w:val="single" w:sz="12" w:space="0" w:color="000000" w:themeColor="text1"/>
            </w:tcBorders>
          </w:tcPr>
          <w:p w14:paraId="496A4576" w14:textId="77777777" w:rsidR="00BF5444" w:rsidRPr="00745634" w:rsidRDefault="00BF5444" w:rsidP="008A3643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Late Seizures</w:t>
            </w:r>
          </w:p>
        </w:tc>
        <w:tc>
          <w:tcPr>
            <w:tcW w:w="995" w:type="dxa"/>
            <w:tcBorders>
              <w:top w:val="single" w:sz="8" w:space="0" w:color="000000" w:themeColor="text1"/>
              <w:bottom w:val="single" w:sz="12" w:space="0" w:color="000000" w:themeColor="text1"/>
              <w:right w:val="single" w:sz="8" w:space="0" w:color="000000" w:themeColor="text1"/>
            </w:tcBorders>
          </w:tcPr>
          <w:p w14:paraId="0CF7973D" w14:textId="77777777" w:rsidR="00BF5444" w:rsidRPr="00745634" w:rsidRDefault="00BF5444" w:rsidP="008A3643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P-value</w:t>
            </w:r>
          </w:p>
        </w:tc>
      </w:tr>
      <w:tr w:rsidR="00403C27" w:rsidRPr="00745634" w14:paraId="0D996248" w14:textId="77777777" w:rsidTr="00A266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left w:val="single" w:sz="8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50AE3698" w14:textId="77777777" w:rsidR="00BF5444" w:rsidRPr="00745634" w:rsidRDefault="00BF5444" w:rsidP="008A3643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46714D72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03B4DB4B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Statistic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4C4D8DA8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564055D3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Statistic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7D2959CA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366687EE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Statistic</w:t>
            </w:r>
          </w:p>
        </w:tc>
        <w:tc>
          <w:tcPr>
            <w:tcW w:w="535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16797E5E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1071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4DF1ABDF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Statistic</w:t>
            </w:r>
          </w:p>
        </w:tc>
        <w:tc>
          <w:tcPr>
            <w:tcW w:w="995" w:type="dxa"/>
            <w:tcBorders>
              <w:top w:val="single" w:sz="12" w:space="0" w:color="000000" w:themeColor="text1"/>
              <w:bottom w:val="single" w:sz="12" w:space="0" w:color="000000" w:themeColor="text1"/>
              <w:right w:val="single" w:sz="8" w:space="0" w:color="000000" w:themeColor="text1"/>
            </w:tcBorders>
            <w:shd w:val="clear" w:color="auto" w:fill="auto"/>
            <w:hideMark/>
          </w:tcPr>
          <w:p w14:paraId="4B5B6E0A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</w:tr>
      <w:tr w:rsidR="00403C27" w:rsidRPr="00745634" w14:paraId="15286D8F" w14:textId="77777777" w:rsidTr="00A266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000000" w:themeColor="text1"/>
              <w:left w:val="single" w:sz="8" w:space="0" w:color="000000" w:themeColor="text1"/>
              <w:bottom w:val="single" w:sz="12" w:space="0" w:color="000000" w:themeColor="text1"/>
            </w:tcBorders>
            <w:hideMark/>
          </w:tcPr>
          <w:p w14:paraId="505C262B" w14:textId="77777777" w:rsidR="00BF5444" w:rsidRPr="00745634" w:rsidRDefault="00BF5444" w:rsidP="008A3643">
            <w:pPr>
              <w:spacing w:line="276" w:lineRule="auto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Age, mean (SD)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7A311A6E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949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48CFF3DC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61.0 (13.7)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6CCB092C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535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442BDD69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63.7 (13.5)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61D9EBB8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61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0034E53D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57.6 (13.2)</w:t>
            </w:r>
          </w:p>
        </w:tc>
        <w:tc>
          <w:tcPr>
            <w:tcW w:w="535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084AFE26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53</w:t>
            </w:r>
          </w:p>
        </w:tc>
        <w:tc>
          <w:tcPr>
            <w:tcW w:w="1071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4004B8FE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57.2 (13.4)</w:t>
            </w:r>
          </w:p>
        </w:tc>
        <w:tc>
          <w:tcPr>
            <w:tcW w:w="995" w:type="dxa"/>
            <w:tcBorders>
              <w:top w:val="single" w:sz="12" w:space="0" w:color="000000" w:themeColor="text1"/>
              <w:bottom w:val="single" w:sz="12" w:space="0" w:color="000000" w:themeColor="text1"/>
              <w:right w:val="single" w:sz="8" w:space="0" w:color="000000" w:themeColor="text1"/>
            </w:tcBorders>
            <w:hideMark/>
          </w:tcPr>
          <w:p w14:paraId="1039D18B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&lt; 0.001*</w:t>
            </w:r>
          </w:p>
        </w:tc>
      </w:tr>
      <w:tr w:rsidR="00403C27" w:rsidRPr="00745634" w14:paraId="292573EE" w14:textId="77777777" w:rsidTr="00A266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000000" w:themeColor="text1"/>
              <w:left w:val="single" w:sz="8" w:space="0" w:color="000000" w:themeColor="text1"/>
              <w:bottom w:val="single" w:sz="6" w:space="0" w:color="000000" w:themeColor="text1"/>
            </w:tcBorders>
            <w:shd w:val="clear" w:color="auto" w:fill="auto"/>
          </w:tcPr>
          <w:p w14:paraId="4AFFB2EF" w14:textId="77777777" w:rsidR="00BF5444" w:rsidRPr="00745634" w:rsidRDefault="00BF5444" w:rsidP="008A3643">
            <w:pPr>
              <w:spacing w:line="276" w:lineRule="auto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Sex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  <w:shd w:val="clear" w:color="auto" w:fill="auto"/>
          </w:tcPr>
          <w:p w14:paraId="4E804634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  <w:shd w:val="clear" w:color="auto" w:fill="auto"/>
          </w:tcPr>
          <w:p w14:paraId="2A120864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  <w:shd w:val="clear" w:color="auto" w:fill="auto"/>
          </w:tcPr>
          <w:p w14:paraId="10D8B375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  <w:shd w:val="clear" w:color="auto" w:fill="auto"/>
          </w:tcPr>
          <w:p w14:paraId="64693BC9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  <w:shd w:val="clear" w:color="auto" w:fill="auto"/>
          </w:tcPr>
          <w:p w14:paraId="34277546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  <w:shd w:val="clear" w:color="auto" w:fill="auto"/>
          </w:tcPr>
          <w:p w14:paraId="68CABD71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35" w:type="dxa"/>
            <w:tcBorders>
              <w:top w:val="single" w:sz="12" w:space="0" w:color="000000" w:themeColor="text1"/>
              <w:bottom w:val="single" w:sz="6" w:space="0" w:color="000000" w:themeColor="text1"/>
            </w:tcBorders>
            <w:shd w:val="clear" w:color="auto" w:fill="auto"/>
          </w:tcPr>
          <w:p w14:paraId="44D28F09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single" w:sz="12" w:space="0" w:color="000000" w:themeColor="text1"/>
              <w:bottom w:val="single" w:sz="6" w:space="0" w:color="000000" w:themeColor="text1"/>
            </w:tcBorders>
            <w:shd w:val="clear" w:color="auto" w:fill="auto"/>
          </w:tcPr>
          <w:p w14:paraId="5CC63731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5" w:type="dxa"/>
            <w:tcBorders>
              <w:top w:val="single" w:sz="12" w:space="0" w:color="000000" w:themeColor="text1"/>
              <w:bottom w:val="single" w:sz="6" w:space="0" w:color="000000" w:themeColor="text1"/>
              <w:right w:val="single" w:sz="8" w:space="0" w:color="000000" w:themeColor="text1"/>
            </w:tcBorders>
            <w:shd w:val="clear" w:color="auto" w:fill="auto"/>
          </w:tcPr>
          <w:p w14:paraId="3B40345C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BF5444" w:rsidRPr="00745634" w14:paraId="10678C8D" w14:textId="77777777" w:rsidTr="00A266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6" w:space="0" w:color="000000" w:themeColor="text1"/>
              <w:left w:val="single" w:sz="8" w:space="0" w:color="000000" w:themeColor="text1"/>
              <w:bottom w:val="single" w:sz="6" w:space="0" w:color="000000" w:themeColor="text1"/>
            </w:tcBorders>
            <w:hideMark/>
          </w:tcPr>
          <w:p w14:paraId="1CDD4861" w14:textId="77777777" w:rsidR="00BF5444" w:rsidRPr="00745634" w:rsidRDefault="00BF5444" w:rsidP="008A3643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Male</w:t>
            </w:r>
          </w:p>
        </w:tc>
        <w:tc>
          <w:tcPr>
            <w:tcW w:w="0" w:type="auto"/>
            <w:vMerge w:val="restart"/>
            <w:tcBorders>
              <w:top w:val="single" w:sz="6" w:space="0" w:color="000000" w:themeColor="text1"/>
            </w:tcBorders>
            <w:hideMark/>
          </w:tcPr>
          <w:p w14:paraId="702E7FB0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42E56398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598 (62.9%)</w:t>
            </w:r>
          </w:p>
        </w:tc>
        <w:tc>
          <w:tcPr>
            <w:tcW w:w="0" w:type="auto"/>
            <w:vMerge w:val="restart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752AA431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536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7FE9F42B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328 (61.2%)</w:t>
            </w:r>
          </w:p>
        </w:tc>
        <w:tc>
          <w:tcPr>
            <w:tcW w:w="0" w:type="auto"/>
            <w:vMerge w:val="restart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4D4905F0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61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0575ACD2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70 (65.1%)</w:t>
            </w:r>
          </w:p>
        </w:tc>
        <w:tc>
          <w:tcPr>
            <w:tcW w:w="535" w:type="dxa"/>
            <w:vMerge w:val="restart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0E73A598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53</w:t>
            </w:r>
          </w:p>
        </w:tc>
        <w:tc>
          <w:tcPr>
            <w:tcW w:w="1071" w:type="dxa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05A47FA1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00 (65.4%)</w:t>
            </w:r>
          </w:p>
        </w:tc>
        <w:tc>
          <w:tcPr>
            <w:tcW w:w="995" w:type="dxa"/>
            <w:vMerge w:val="restart"/>
            <w:tcBorders>
              <w:top w:val="single" w:sz="6" w:space="0" w:color="000000" w:themeColor="text1"/>
              <w:right w:val="single" w:sz="4" w:space="0" w:color="auto"/>
            </w:tcBorders>
            <w:hideMark/>
          </w:tcPr>
          <w:p w14:paraId="12C0FAF0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444</w:t>
            </w:r>
          </w:p>
        </w:tc>
      </w:tr>
      <w:tr w:rsidR="00D07E48" w:rsidRPr="00745634" w14:paraId="475955E3" w14:textId="77777777" w:rsidTr="00A266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6" w:space="0" w:color="000000" w:themeColor="text1"/>
              <w:left w:val="single" w:sz="8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6F87BC03" w14:textId="77777777" w:rsidR="00BF5444" w:rsidRPr="00745634" w:rsidRDefault="00BF5444" w:rsidP="008A3643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Female</w:t>
            </w:r>
          </w:p>
        </w:tc>
        <w:tc>
          <w:tcPr>
            <w:tcW w:w="0" w:type="auto"/>
            <w:vMerge/>
            <w:shd w:val="clear" w:color="auto" w:fill="auto"/>
            <w:hideMark/>
          </w:tcPr>
          <w:p w14:paraId="4544A12C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74E7E5FB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352 (37.1%)</w:t>
            </w:r>
          </w:p>
        </w:tc>
        <w:tc>
          <w:tcPr>
            <w:tcW w:w="0" w:type="auto"/>
            <w:vMerge/>
            <w:shd w:val="clear" w:color="auto" w:fill="auto"/>
            <w:hideMark/>
          </w:tcPr>
          <w:p w14:paraId="7F6EB595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55390871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08 (38.8%)</w:t>
            </w:r>
          </w:p>
        </w:tc>
        <w:tc>
          <w:tcPr>
            <w:tcW w:w="0" w:type="auto"/>
            <w:vMerge/>
            <w:shd w:val="clear" w:color="auto" w:fill="auto"/>
            <w:hideMark/>
          </w:tcPr>
          <w:p w14:paraId="0805C5E0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6084C849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91 (34.9%)</w:t>
            </w:r>
          </w:p>
        </w:tc>
        <w:tc>
          <w:tcPr>
            <w:tcW w:w="535" w:type="dxa"/>
            <w:vMerge/>
            <w:shd w:val="clear" w:color="auto" w:fill="auto"/>
            <w:hideMark/>
          </w:tcPr>
          <w:p w14:paraId="61049546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single" w:sz="6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07DF88D5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53 (34.6%)</w:t>
            </w:r>
          </w:p>
        </w:tc>
        <w:tc>
          <w:tcPr>
            <w:tcW w:w="995" w:type="dxa"/>
            <w:vMerge/>
            <w:tcBorders>
              <w:top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hideMark/>
          </w:tcPr>
          <w:p w14:paraId="25910429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BF5444" w:rsidRPr="00745634" w14:paraId="6141115F" w14:textId="77777777" w:rsidTr="00A266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000000" w:themeColor="text1"/>
              <w:left w:val="single" w:sz="8" w:space="0" w:color="000000" w:themeColor="text1"/>
              <w:bottom w:val="single" w:sz="6" w:space="0" w:color="000000" w:themeColor="text1"/>
            </w:tcBorders>
          </w:tcPr>
          <w:p w14:paraId="4940B9C2" w14:textId="77777777" w:rsidR="00BF5444" w:rsidRPr="00745634" w:rsidRDefault="00BF5444" w:rsidP="008A3643">
            <w:pPr>
              <w:spacing w:line="276" w:lineRule="auto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Resection Type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53232E94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07BEBB36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3B20B91F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716A9E12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223F0124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661B8B6E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35" w:type="dxa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49C0F47F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0A707771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5" w:type="dxa"/>
            <w:tcBorders>
              <w:top w:val="single" w:sz="12" w:space="0" w:color="auto"/>
              <w:bottom w:val="single" w:sz="6" w:space="0" w:color="000000" w:themeColor="text1"/>
              <w:right w:val="single" w:sz="8" w:space="0" w:color="000000" w:themeColor="text1"/>
            </w:tcBorders>
          </w:tcPr>
          <w:p w14:paraId="17A2F296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403C27" w:rsidRPr="00745634" w14:paraId="5F7149BD" w14:textId="77777777" w:rsidTr="00A266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6" w:space="0" w:color="000000" w:themeColor="text1"/>
              <w:left w:val="single" w:sz="8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18446226" w14:textId="77777777" w:rsidR="00BF5444" w:rsidRPr="00745634" w:rsidRDefault="00BF5444" w:rsidP="008A3643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Sub-total Resection</w:t>
            </w:r>
          </w:p>
        </w:tc>
        <w:tc>
          <w:tcPr>
            <w:tcW w:w="0" w:type="auto"/>
            <w:vMerge w:val="restart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12761038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637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5658E199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92 (30.1%)</w:t>
            </w:r>
          </w:p>
        </w:tc>
        <w:tc>
          <w:tcPr>
            <w:tcW w:w="0" w:type="auto"/>
            <w:vMerge w:val="restart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2AD39FB2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336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13A245D6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04 (31.0%)</w:t>
            </w:r>
          </w:p>
        </w:tc>
        <w:tc>
          <w:tcPr>
            <w:tcW w:w="0" w:type="auto"/>
            <w:vMerge w:val="restart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535DD1DF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90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51493B84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51 (26.8%)</w:t>
            </w:r>
          </w:p>
        </w:tc>
        <w:tc>
          <w:tcPr>
            <w:tcW w:w="535" w:type="dxa"/>
            <w:vMerge w:val="restart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017D1930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11</w:t>
            </w:r>
          </w:p>
        </w:tc>
        <w:tc>
          <w:tcPr>
            <w:tcW w:w="1071" w:type="dxa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373BFEEF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37 (33.3%)</w:t>
            </w:r>
          </w:p>
        </w:tc>
        <w:tc>
          <w:tcPr>
            <w:tcW w:w="995" w:type="dxa"/>
            <w:vMerge w:val="restart"/>
            <w:tcBorders>
              <w:top w:val="single" w:sz="6" w:space="0" w:color="000000" w:themeColor="text1"/>
              <w:right w:val="single" w:sz="4" w:space="0" w:color="auto"/>
            </w:tcBorders>
            <w:shd w:val="clear" w:color="auto" w:fill="auto"/>
            <w:hideMark/>
          </w:tcPr>
          <w:p w14:paraId="13AFEF05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215</w:t>
            </w:r>
          </w:p>
        </w:tc>
      </w:tr>
      <w:tr w:rsidR="00BF5444" w:rsidRPr="00745634" w14:paraId="10A2F9DD" w14:textId="77777777" w:rsidTr="00A266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6" w:space="0" w:color="000000" w:themeColor="text1"/>
              <w:left w:val="single" w:sz="8" w:space="0" w:color="000000" w:themeColor="text1"/>
              <w:bottom w:val="single" w:sz="6" w:space="0" w:color="000000" w:themeColor="text1"/>
            </w:tcBorders>
            <w:hideMark/>
          </w:tcPr>
          <w:p w14:paraId="1826B6F9" w14:textId="77777777" w:rsidR="00BF5444" w:rsidRPr="00745634" w:rsidRDefault="00BF5444" w:rsidP="008A3643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Near-total Resection</w:t>
            </w:r>
          </w:p>
        </w:tc>
        <w:tc>
          <w:tcPr>
            <w:tcW w:w="0" w:type="auto"/>
            <w:vMerge/>
            <w:hideMark/>
          </w:tcPr>
          <w:p w14:paraId="204623BC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3DD59C65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51 (23.7%)</w:t>
            </w:r>
          </w:p>
        </w:tc>
        <w:tc>
          <w:tcPr>
            <w:tcW w:w="0" w:type="auto"/>
            <w:vMerge/>
            <w:hideMark/>
          </w:tcPr>
          <w:p w14:paraId="46DD91E7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3D332223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87 (25.9%)</w:t>
            </w:r>
          </w:p>
        </w:tc>
        <w:tc>
          <w:tcPr>
            <w:tcW w:w="0" w:type="auto"/>
            <w:vMerge/>
            <w:hideMark/>
          </w:tcPr>
          <w:p w14:paraId="6DB15CAC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483D2905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38 (20.0%)</w:t>
            </w:r>
          </w:p>
        </w:tc>
        <w:tc>
          <w:tcPr>
            <w:tcW w:w="535" w:type="dxa"/>
            <w:vMerge/>
            <w:hideMark/>
          </w:tcPr>
          <w:p w14:paraId="6D5B8C4A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6C21ED2A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6 (23.4%)</w:t>
            </w:r>
          </w:p>
        </w:tc>
        <w:tc>
          <w:tcPr>
            <w:tcW w:w="995" w:type="dxa"/>
            <w:vMerge/>
            <w:tcBorders>
              <w:right w:val="single" w:sz="4" w:space="0" w:color="auto"/>
            </w:tcBorders>
            <w:hideMark/>
          </w:tcPr>
          <w:p w14:paraId="6C944EE1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A2668D" w:rsidRPr="00745634" w14:paraId="42168F16" w14:textId="77777777" w:rsidTr="00A266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6" w:space="0" w:color="000000" w:themeColor="text1"/>
              <w:left w:val="single" w:sz="8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57584AF5" w14:textId="77777777" w:rsidR="00BF5444" w:rsidRPr="00745634" w:rsidRDefault="00BF5444" w:rsidP="008A3643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Gross-total Resection</w:t>
            </w:r>
          </w:p>
        </w:tc>
        <w:tc>
          <w:tcPr>
            <w:tcW w:w="0" w:type="auto"/>
            <w:vMerge/>
            <w:shd w:val="clear" w:color="auto" w:fill="auto"/>
            <w:hideMark/>
          </w:tcPr>
          <w:p w14:paraId="71407144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50463CDB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94 (46.2%)</w:t>
            </w:r>
          </w:p>
        </w:tc>
        <w:tc>
          <w:tcPr>
            <w:tcW w:w="0" w:type="auto"/>
            <w:vMerge/>
            <w:shd w:val="clear" w:color="auto" w:fill="auto"/>
            <w:hideMark/>
          </w:tcPr>
          <w:p w14:paraId="319980D7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68F0856E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45 (43.2%)</w:t>
            </w:r>
          </w:p>
        </w:tc>
        <w:tc>
          <w:tcPr>
            <w:tcW w:w="0" w:type="auto"/>
            <w:vMerge/>
            <w:shd w:val="clear" w:color="auto" w:fill="auto"/>
            <w:hideMark/>
          </w:tcPr>
          <w:p w14:paraId="6E3BB82E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0415BA25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01 (53.2%)</w:t>
            </w:r>
          </w:p>
        </w:tc>
        <w:tc>
          <w:tcPr>
            <w:tcW w:w="535" w:type="dxa"/>
            <w:vMerge/>
            <w:shd w:val="clear" w:color="auto" w:fill="auto"/>
            <w:hideMark/>
          </w:tcPr>
          <w:p w14:paraId="5092D377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single" w:sz="6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2BC754A6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48 (43.2%)</w:t>
            </w:r>
          </w:p>
        </w:tc>
        <w:tc>
          <w:tcPr>
            <w:tcW w:w="995" w:type="dxa"/>
            <w:vMerge/>
            <w:tcBorders>
              <w:right w:val="single" w:sz="4" w:space="0" w:color="auto"/>
            </w:tcBorders>
            <w:shd w:val="clear" w:color="auto" w:fill="auto"/>
            <w:hideMark/>
          </w:tcPr>
          <w:p w14:paraId="190724AC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403C27" w:rsidRPr="00745634" w14:paraId="012D862B" w14:textId="77777777" w:rsidTr="00A266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000000" w:themeColor="text1"/>
              <w:left w:val="single" w:sz="8" w:space="0" w:color="000000" w:themeColor="text1"/>
              <w:bottom w:val="single" w:sz="6" w:space="0" w:color="000000" w:themeColor="text1"/>
            </w:tcBorders>
          </w:tcPr>
          <w:p w14:paraId="767C0619" w14:textId="77777777" w:rsidR="00BF5444" w:rsidRPr="00745634" w:rsidRDefault="00BF5444" w:rsidP="008A3643">
            <w:pPr>
              <w:spacing w:line="276" w:lineRule="auto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Laterality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0F02D563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7AC0E471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5508CD11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4DAFF558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72640795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0283DE70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35" w:type="dxa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17F9132E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496190CC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5" w:type="dxa"/>
            <w:tcBorders>
              <w:top w:val="single" w:sz="12" w:space="0" w:color="000000" w:themeColor="text1"/>
              <w:bottom w:val="single" w:sz="6" w:space="0" w:color="000000" w:themeColor="text1"/>
              <w:right w:val="single" w:sz="4" w:space="0" w:color="auto"/>
            </w:tcBorders>
          </w:tcPr>
          <w:p w14:paraId="3EFCBEB9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403C27" w:rsidRPr="00745634" w14:paraId="0B9F6134" w14:textId="77777777" w:rsidTr="00A266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6" w:space="0" w:color="000000" w:themeColor="text1"/>
              <w:left w:val="single" w:sz="8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4A80D39F" w14:textId="77777777" w:rsidR="00BF5444" w:rsidRPr="00745634" w:rsidRDefault="00BF5444" w:rsidP="008A3643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Left</w:t>
            </w:r>
          </w:p>
        </w:tc>
        <w:tc>
          <w:tcPr>
            <w:tcW w:w="0" w:type="auto"/>
            <w:vMerge w:val="restart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4B4356D9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949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7167B133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441 (46.5%)</w:t>
            </w:r>
          </w:p>
        </w:tc>
        <w:tc>
          <w:tcPr>
            <w:tcW w:w="0" w:type="auto"/>
            <w:vMerge w:val="restart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3205E0B9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536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268AE1F7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46 (45.9%)</w:t>
            </w:r>
          </w:p>
        </w:tc>
        <w:tc>
          <w:tcPr>
            <w:tcW w:w="0" w:type="auto"/>
            <w:vMerge w:val="restart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390B8285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60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099AEE3A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24 (47.7%)</w:t>
            </w:r>
          </w:p>
        </w:tc>
        <w:tc>
          <w:tcPr>
            <w:tcW w:w="535" w:type="dxa"/>
            <w:vMerge w:val="restart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17B1EC9B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53</w:t>
            </w:r>
          </w:p>
        </w:tc>
        <w:tc>
          <w:tcPr>
            <w:tcW w:w="1071" w:type="dxa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1FCEBF5E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71 (46.4%)</w:t>
            </w:r>
          </w:p>
        </w:tc>
        <w:tc>
          <w:tcPr>
            <w:tcW w:w="995" w:type="dxa"/>
            <w:vMerge w:val="restart"/>
            <w:tcBorders>
              <w:top w:val="single" w:sz="6" w:space="0" w:color="000000" w:themeColor="text1"/>
              <w:right w:val="single" w:sz="4" w:space="0" w:color="auto"/>
            </w:tcBorders>
            <w:shd w:val="clear" w:color="auto" w:fill="auto"/>
            <w:hideMark/>
          </w:tcPr>
          <w:p w14:paraId="59903072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093</w:t>
            </w:r>
          </w:p>
        </w:tc>
      </w:tr>
      <w:tr w:rsidR="00BF5444" w:rsidRPr="00745634" w14:paraId="33B3E2AA" w14:textId="77777777" w:rsidTr="00A266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6" w:space="0" w:color="000000" w:themeColor="text1"/>
              <w:left w:val="single" w:sz="8" w:space="0" w:color="000000" w:themeColor="text1"/>
              <w:bottom w:val="single" w:sz="6" w:space="0" w:color="000000" w:themeColor="text1"/>
            </w:tcBorders>
            <w:hideMark/>
          </w:tcPr>
          <w:p w14:paraId="7C60CEEB" w14:textId="77777777" w:rsidR="00BF5444" w:rsidRPr="00745634" w:rsidRDefault="00BF5444" w:rsidP="008A3643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Right</w:t>
            </w:r>
          </w:p>
        </w:tc>
        <w:tc>
          <w:tcPr>
            <w:tcW w:w="0" w:type="auto"/>
            <w:vMerge/>
            <w:hideMark/>
          </w:tcPr>
          <w:p w14:paraId="28EF1511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77080537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461 (48.6%)</w:t>
            </w:r>
          </w:p>
        </w:tc>
        <w:tc>
          <w:tcPr>
            <w:tcW w:w="0" w:type="auto"/>
            <w:vMerge/>
            <w:hideMark/>
          </w:tcPr>
          <w:p w14:paraId="09BCF93C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31B215A4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55 (47.6%)</w:t>
            </w:r>
          </w:p>
        </w:tc>
        <w:tc>
          <w:tcPr>
            <w:tcW w:w="0" w:type="auto"/>
            <w:vMerge/>
            <w:hideMark/>
          </w:tcPr>
          <w:p w14:paraId="17F4F9D1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2C20741C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31 (50.4%)</w:t>
            </w:r>
          </w:p>
        </w:tc>
        <w:tc>
          <w:tcPr>
            <w:tcW w:w="535" w:type="dxa"/>
            <w:vMerge/>
            <w:hideMark/>
          </w:tcPr>
          <w:p w14:paraId="74131DF3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1C70F3EF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75 (49.0%)</w:t>
            </w:r>
          </w:p>
        </w:tc>
        <w:tc>
          <w:tcPr>
            <w:tcW w:w="995" w:type="dxa"/>
            <w:vMerge/>
            <w:tcBorders>
              <w:right w:val="single" w:sz="4" w:space="0" w:color="auto"/>
            </w:tcBorders>
            <w:hideMark/>
          </w:tcPr>
          <w:p w14:paraId="344AC6A8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A2668D" w:rsidRPr="00745634" w14:paraId="0B18E47D" w14:textId="77777777" w:rsidTr="00A266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6" w:space="0" w:color="000000" w:themeColor="text1"/>
              <w:left w:val="single" w:sz="8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170B601D" w14:textId="77777777" w:rsidR="00BF5444" w:rsidRPr="00745634" w:rsidRDefault="00BF5444" w:rsidP="008A3643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Midline/Both</w:t>
            </w:r>
          </w:p>
        </w:tc>
        <w:tc>
          <w:tcPr>
            <w:tcW w:w="0" w:type="auto"/>
            <w:vMerge/>
            <w:shd w:val="clear" w:color="auto" w:fill="auto"/>
            <w:hideMark/>
          </w:tcPr>
          <w:p w14:paraId="2A72EF89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165C1AB0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47 (5.0%)</w:t>
            </w:r>
          </w:p>
        </w:tc>
        <w:tc>
          <w:tcPr>
            <w:tcW w:w="0" w:type="auto"/>
            <w:vMerge/>
            <w:shd w:val="clear" w:color="auto" w:fill="auto"/>
            <w:hideMark/>
          </w:tcPr>
          <w:p w14:paraId="66788317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3849E931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35 (6.5%)</w:t>
            </w:r>
          </w:p>
        </w:tc>
        <w:tc>
          <w:tcPr>
            <w:tcW w:w="0" w:type="auto"/>
            <w:vMerge/>
            <w:shd w:val="clear" w:color="auto" w:fill="auto"/>
            <w:hideMark/>
          </w:tcPr>
          <w:p w14:paraId="0683BC7E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06E2F063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5 (1.9%)</w:t>
            </w:r>
          </w:p>
        </w:tc>
        <w:tc>
          <w:tcPr>
            <w:tcW w:w="535" w:type="dxa"/>
            <w:vMerge/>
            <w:shd w:val="clear" w:color="auto" w:fill="auto"/>
            <w:hideMark/>
          </w:tcPr>
          <w:p w14:paraId="4B2CCBCC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single" w:sz="6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1093360A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7 (4.6%)</w:t>
            </w:r>
          </w:p>
        </w:tc>
        <w:tc>
          <w:tcPr>
            <w:tcW w:w="995" w:type="dxa"/>
            <w:vMerge/>
            <w:tcBorders>
              <w:right w:val="single" w:sz="4" w:space="0" w:color="auto"/>
            </w:tcBorders>
            <w:shd w:val="clear" w:color="auto" w:fill="auto"/>
            <w:hideMark/>
          </w:tcPr>
          <w:p w14:paraId="7A8CEACE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403C27" w:rsidRPr="00745634" w14:paraId="7FB7E78A" w14:textId="77777777" w:rsidTr="00A266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000000" w:themeColor="text1"/>
              <w:left w:val="single" w:sz="8" w:space="0" w:color="000000" w:themeColor="text1"/>
              <w:bottom w:val="single" w:sz="6" w:space="0" w:color="000000" w:themeColor="text1"/>
            </w:tcBorders>
          </w:tcPr>
          <w:p w14:paraId="5502486E" w14:textId="77777777" w:rsidR="00BF5444" w:rsidRPr="00745634" w:rsidRDefault="00BF5444" w:rsidP="008A3643">
            <w:pPr>
              <w:spacing w:line="276" w:lineRule="auto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Location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53A18691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76B44403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7CA21109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70748053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406BEC4F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07556BCB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35" w:type="dxa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7314FD18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single" w:sz="12" w:space="0" w:color="000000" w:themeColor="text1"/>
              <w:bottom w:val="single" w:sz="6" w:space="0" w:color="000000" w:themeColor="text1"/>
            </w:tcBorders>
          </w:tcPr>
          <w:p w14:paraId="073E8453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5" w:type="dxa"/>
            <w:tcBorders>
              <w:top w:val="single" w:sz="12" w:space="0" w:color="000000" w:themeColor="text1"/>
              <w:bottom w:val="single" w:sz="6" w:space="0" w:color="000000" w:themeColor="text1"/>
              <w:right w:val="single" w:sz="8" w:space="0" w:color="000000" w:themeColor="text1"/>
            </w:tcBorders>
          </w:tcPr>
          <w:p w14:paraId="04670859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403C27" w:rsidRPr="00745634" w14:paraId="2A1D3B48" w14:textId="77777777" w:rsidTr="00A266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6" w:space="0" w:color="000000" w:themeColor="text1"/>
              <w:left w:val="single" w:sz="8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4D3A9597" w14:textId="77777777" w:rsidR="00BF5444" w:rsidRPr="00745634" w:rsidRDefault="00BF5444" w:rsidP="008A3643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Frontal Lobe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5B899074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4777A0BC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340 (35.8%)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535E2A08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536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5E7F57A9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66 (31.0%)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5652D7AB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61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43289CD4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07 (41.0%)</w:t>
            </w:r>
          </w:p>
        </w:tc>
        <w:tc>
          <w:tcPr>
            <w:tcW w:w="535" w:type="dxa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08154577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53</w:t>
            </w:r>
          </w:p>
        </w:tc>
        <w:tc>
          <w:tcPr>
            <w:tcW w:w="1071" w:type="dxa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33168E8B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67 (43.8%)</w:t>
            </w:r>
          </w:p>
        </w:tc>
        <w:tc>
          <w:tcPr>
            <w:tcW w:w="995" w:type="dxa"/>
            <w:tcBorders>
              <w:top w:val="single" w:sz="6" w:space="0" w:color="000000" w:themeColor="text1"/>
              <w:bottom w:val="single" w:sz="6" w:space="0" w:color="000000" w:themeColor="text1"/>
              <w:right w:val="single" w:sz="8" w:space="0" w:color="000000" w:themeColor="text1"/>
            </w:tcBorders>
            <w:shd w:val="clear" w:color="auto" w:fill="auto"/>
            <w:hideMark/>
          </w:tcPr>
          <w:p w14:paraId="036739B3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C0000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002*</w:t>
            </w:r>
          </w:p>
        </w:tc>
      </w:tr>
      <w:tr w:rsidR="00403C27" w:rsidRPr="00745634" w14:paraId="64E67EF3" w14:textId="77777777" w:rsidTr="00A266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6" w:space="0" w:color="000000" w:themeColor="text1"/>
              <w:left w:val="single" w:sz="8" w:space="0" w:color="000000" w:themeColor="text1"/>
              <w:bottom w:val="single" w:sz="6" w:space="0" w:color="000000" w:themeColor="text1"/>
            </w:tcBorders>
            <w:hideMark/>
          </w:tcPr>
          <w:p w14:paraId="3E77F5EC" w14:textId="77777777" w:rsidR="00BF5444" w:rsidRPr="00745634" w:rsidRDefault="00BF5444" w:rsidP="008A3643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Parietal Lobe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1B22447D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0CAA3C84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81 (29.6%)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79E043E7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536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2B99FEB6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58 (29.5%)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4DCD6774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61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5C06B716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65 (24.9%)</w:t>
            </w:r>
          </w:p>
        </w:tc>
        <w:tc>
          <w:tcPr>
            <w:tcW w:w="535" w:type="dxa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08AAC10E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53</w:t>
            </w:r>
          </w:p>
        </w:tc>
        <w:tc>
          <w:tcPr>
            <w:tcW w:w="1071" w:type="dxa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19BCE571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58 (37.9%)</w:t>
            </w:r>
          </w:p>
        </w:tc>
        <w:tc>
          <w:tcPr>
            <w:tcW w:w="995" w:type="dxa"/>
            <w:tcBorders>
              <w:top w:val="single" w:sz="6" w:space="0" w:color="000000" w:themeColor="text1"/>
              <w:bottom w:val="single" w:sz="6" w:space="0" w:color="000000" w:themeColor="text1"/>
              <w:right w:val="single" w:sz="8" w:space="0" w:color="000000" w:themeColor="text1"/>
            </w:tcBorders>
            <w:hideMark/>
          </w:tcPr>
          <w:p w14:paraId="7EBAF218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C0000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020*</w:t>
            </w:r>
          </w:p>
        </w:tc>
      </w:tr>
      <w:tr w:rsidR="00403C27" w:rsidRPr="00745634" w14:paraId="1E904D85" w14:textId="77777777" w:rsidTr="00A266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6" w:space="0" w:color="000000" w:themeColor="text1"/>
              <w:left w:val="single" w:sz="8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79A11042" w14:textId="77777777" w:rsidR="00BF5444" w:rsidRPr="00745634" w:rsidRDefault="00BF5444" w:rsidP="008A3643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Temporal Lobe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32F9A7F7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2EAD8F77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356 (37.5%)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53658ED0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536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7A249F72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07 (38.6%)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6A05C91B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61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7B00F1D6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11 (42.5%)</w:t>
            </w:r>
          </w:p>
        </w:tc>
        <w:tc>
          <w:tcPr>
            <w:tcW w:w="535" w:type="dxa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6E4AA78F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53</w:t>
            </w:r>
          </w:p>
        </w:tc>
        <w:tc>
          <w:tcPr>
            <w:tcW w:w="1071" w:type="dxa"/>
            <w:tcBorders>
              <w:top w:val="single" w:sz="6" w:space="0" w:color="000000" w:themeColor="text1"/>
              <w:bottom w:val="single" w:sz="6" w:space="0" w:color="000000" w:themeColor="text1"/>
            </w:tcBorders>
            <w:shd w:val="clear" w:color="auto" w:fill="auto"/>
            <w:hideMark/>
          </w:tcPr>
          <w:p w14:paraId="410B0CB7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38 (24.8%)</w:t>
            </w:r>
          </w:p>
        </w:tc>
        <w:tc>
          <w:tcPr>
            <w:tcW w:w="995" w:type="dxa"/>
            <w:tcBorders>
              <w:top w:val="single" w:sz="6" w:space="0" w:color="000000" w:themeColor="text1"/>
              <w:bottom w:val="single" w:sz="6" w:space="0" w:color="000000" w:themeColor="text1"/>
              <w:right w:val="single" w:sz="8" w:space="0" w:color="000000" w:themeColor="text1"/>
            </w:tcBorders>
            <w:shd w:val="clear" w:color="auto" w:fill="auto"/>
            <w:hideMark/>
          </w:tcPr>
          <w:p w14:paraId="5FF39462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C0000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001*</w:t>
            </w:r>
          </w:p>
        </w:tc>
      </w:tr>
      <w:tr w:rsidR="00403C27" w:rsidRPr="00745634" w14:paraId="58D5D02B" w14:textId="77777777" w:rsidTr="00A266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6" w:space="0" w:color="000000" w:themeColor="text1"/>
              <w:left w:val="single" w:sz="8" w:space="0" w:color="000000" w:themeColor="text1"/>
              <w:bottom w:val="single" w:sz="6" w:space="0" w:color="000000" w:themeColor="text1"/>
            </w:tcBorders>
            <w:hideMark/>
          </w:tcPr>
          <w:p w14:paraId="20FA9998" w14:textId="77777777" w:rsidR="00BF5444" w:rsidRPr="00745634" w:rsidRDefault="00BF5444" w:rsidP="008A3643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Occipital Lobe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48E3317D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4EEE5702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00 (10.5%)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288CD653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536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3E06E586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70 (13.1%)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29A02870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61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003C139A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7 (6.5%)</w:t>
            </w:r>
          </w:p>
        </w:tc>
        <w:tc>
          <w:tcPr>
            <w:tcW w:w="535" w:type="dxa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1BC8B64B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53</w:t>
            </w:r>
          </w:p>
        </w:tc>
        <w:tc>
          <w:tcPr>
            <w:tcW w:w="1071" w:type="dxa"/>
            <w:tcBorders>
              <w:top w:val="single" w:sz="6" w:space="0" w:color="000000" w:themeColor="text1"/>
              <w:bottom w:val="single" w:sz="6" w:space="0" w:color="000000" w:themeColor="text1"/>
            </w:tcBorders>
            <w:hideMark/>
          </w:tcPr>
          <w:p w14:paraId="7E060953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3 (8.5%)</w:t>
            </w:r>
          </w:p>
        </w:tc>
        <w:tc>
          <w:tcPr>
            <w:tcW w:w="995" w:type="dxa"/>
            <w:tcBorders>
              <w:top w:val="single" w:sz="6" w:space="0" w:color="000000" w:themeColor="text1"/>
              <w:bottom w:val="single" w:sz="6" w:space="0" w:color="000000" w:themeColor="text1"/>
              <w:right w:val="single" w:sz="8" w:space="0" w:color="000000" w:themeColor="text1"/>
            </w:tcBorders>
            <w:hideMark/>
          </w:tcPr>
          <w:p w14:paraId="48A0B894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C0000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012*</w:t>
            </w:r>
          </w:p>
        </w:tc>
      </w:tr>
      <w:tr w:rsidR="00403C27" w:rsidRPr="00745634" w14:paraId="597E0665" w14:textId="77777777" w:rsidTr="00A266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6" w:space="0" w:color="000000" w:themeColor="text1"/>
              <w:left w:val="single" w:sz="8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1D9FE9A0" w14:textId="77777777" w:rsidR="00BF5444" w:rsidRPr="00745634" w:rsidRDefault="00BF5444" w:rsidP="008A3643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Other Location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1AD25719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949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126427DC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30 (13.7%)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2759EB3B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536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3FA1F4C6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95 (17.7%)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43382E90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60</w:t>
            </w:r>
          </w:p>
        </w:tc>
        <w:tc>
          <w:tcPr>
            <w:tcW w:w="0" w:type="auto"/>
            <w:tcBorders>
              <w:top w:val="single" w:sz="6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5D5F33F6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8 (6.9%)</w:t>
            </w:r>
          </w:p>
        </w:tc>
        <w:tc>
          <w:tcPr>
            <w:tcW w:w="535" w:type="dxa"/>
            <w:tcBorders>
              <w:top w:val="single" w:sz="6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2859428E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53</w:t>
            </w:r>
          </w:p>
        </w:tc>
        <w:tc>
          <w:tcPr>
            <w:tcW w:w="1071" w:type="dxa"/>
            <w:tcBorders>
              <w:top w:val="single" w:sz="6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035B016E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7 (11.1%)</w:t>
            </w:r>
          </w:p>
        </w:tc>
        <w:tc>
          <w:tcPr>
            <w:tcW w:w="995" w:type="dxa"/>
            <w:tcBorders>
              <w:top w:val="single" w:sz="6" w:space="0" w:color="000000" w:themeColor="text1"/>
              <w:bottom w:val="single" w:sz="12" w:space="0" w:color="000000" w:themeColor="text1"/>
              <w:right w:val="single" w:sz="8" w:space="0" w:color="000000" w:themeColor="text1"/>
            </w:tcBorders>
            <w:shd w:val="clear" w:color="auto" w:fill="auto"/>
            <w:hideMark/>
          </w:tcPr>
          <w:p w14:paraId="55528325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C0000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&lt; 0.001*</w:t>
            </w:r>
          </w:p>
        </w:tc>
      </w:tr>
      <w:tr w:rsidR="00403C27" w:rsidRPr="00745634" w14:paraId="7B8CC396" w14:textId="77777777" w:rsidTr="00A266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000000" w:themeColor="text1"/>
              <w:left w:val="single" w:sz="8" w:space="0" w:color="000000" w:themeColor="text1"/>
              <w:bottom w:val="single" w:sz="12" w:space="0" w:color="000000" w:themeColor="text1"/>
            </w:tcBorders>
            <w:hideMark/>
          </w:tcPr>
          <w:p w14:paraId="52C8365E" w14:textId="77777777" w:rsidR="00BF5444" w:rsidRPr="00745634" w:rsidRDefault="00BF5444" w:rsidP="008A3643">
            <w:pPr>
              <w:spacing w:line="276" w:lineRule="auto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Radiation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65DAA0A5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944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0F51B462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813 (86.1%)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4C81D04B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532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2B20AC08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425 (79.9%)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1F748021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59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536447EE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42 (93.4%)</w:t>
            </w:r>
          </w:p>
        </w:tc>
        <w:tc>
          <w:tcPr>
            <w:tcW w:w="535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49285C6A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53</w:t>
            </w:r>
          </w:p>
        </w:tc>
        <w:tc>
          <w:tcPr>
            <w:tcW w:w="1071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2C6E1804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46 (95.4%)</w:t>
            </w:r>
          </w:p>
        </w:tc>
        <w:tc>
          <w:tcPr>
            <w:tcW w:w="995" w:type="dxa"/>
            <w:tcBorders>
              <w:top w:val="single" w:sz="12" w:space="0" w:color="000000" w:themeColor="text1"/>
              <w:bottom w:val="single" w:sz="12" w:space="0" w:color="000000" w:themeColor="text1"/>
              <w:right w:val="single" w:sz="8" w:space="0" w:color="000000" w:themeColor="text1"/>
            </w:tcBorders>
            <w:hideMark/>
          </w:tcPr>
          <w:p w14:paraId="169C0C33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&lt; 0.001*</w:t>
            </w:r>
          </w:p>
        </w:tc>
      </w:tr>
      <w:tr w:rsidR="00403C27" w:rsidRPr="00745634" w14:paraId="0A45C3DC" w14:textId="77777777" w:rsidTr="00A266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000000" w:themeColor="text1"/>
              <w:left w:val="single" w:sz="8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62384122" w14:textId="77777777" w:rsidR="00BF5444" w:rsidRPr="00745634" w:rsidRDefault="00BF5444" w:rsidP="008A3643">
            <w:pPr>
              <w:spacing w:line="276" w:lineRule="auto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Chemotherapy (Cytotoxic)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2327A7EB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945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4361B1CC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767 (81.2%)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15EEA745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532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7F93B277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394 (74.1%)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60328C78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60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0E43C092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37 (91.2%)</w:t>
            </w:r>
          </w:p>
        </w:tc>
        <w:tc>
          <w:tcPr>
            <w:tcW w:w="535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583F66DF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53</w:t>
            </w:r>
          </w:p>
        </w:tc>
        <w:tc>
          <w:tcPr>
            <w:tcW w:w="1071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135A5DF1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36 (88.9%)</w:t>
            </w:r>
          </w:p>
        </w:tc>
        <w:tc>
          <w:tcPr>
            <w:tcW w:w="995" w:type="dxa"/>
            <w:tcBorders>
              <w:top w:val="single" w:sz="12" w:space="0" w:color="000000" w:themeColor="text1"/>
              <w:bottom w:val="single" w:sz="12" w:space="0" w:color="000000" w:themeColor="text1"/>
              <w:right w:val="single" w:sz="8" w:space="0" w:color="000000" w:themeColor="text1"/>
            </w:tcBorders>
            <w:shd w:val="clear" w:color="auto" w:fill="auto"/>
            <w:hideMark/>
          </w:tcPr>
          <w:p w14:paraId="0CD2B3BB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&lt; 0.001*</w:t>
            </w:r>
          </w:p>
        </w:tc>
      </w:tr>
      <w:tr w:rsidR="00403C27" w:rsidRPr="00745634" w14:paraId="1BA2FA20" w14:textId="77777777" w:rsidTr="00A266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000000" w:themeColor="text1"/>
              <w:left w:val="single" w:sz="8" w:space="0" w:color="000000" w:themeColor="text1"/>
              <w:bottom w:val="single" w:sz="12" w:space="0" w:color="000000" w:themeColor="text1"/>
            </w:tcBorders>
            <w:hideMark/>
          </w:tcPr>
          <w:p w14:paraId="317787DE" w14:textId="77777777" w:rsidR="00BF5444" w:rsidRPr="00745634" w:rsidRDefault="00BF5444" w:rsidP="008A3643">
            <w:pPr>
              <w:spacing w:line="276" w:lineRule="auto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Chemotherapy (Biologic Target)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51A42B49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942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221D6EFB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401 (42.6%)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5E375665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531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0BFA37E9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69 (31.8%)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193FA99B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59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3A5A6F7C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43 (55.2%)</w:t>
            </w:r>
          </w:p>
        </w:tc>
        <w:tc>
          <w:tcPr>
            <w:tcW w:w="535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3A73A929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52</w:t>
            </w:r>
          </w:p>
        </w:tc>
        <w:tc>
          <w:tcPr>
            <w:tcW w:w="1071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022D5DD1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89 (58.6%)</w:t>
            </w:r>
          </w:p>
        </w:tc>
        <w:tc>
          <w:tcPr>
            <w:tcW w:w="995" w:type="dxa"/>
            <w:tcBorders>
              <w:top w:val="single" w:sz="12" w:space="0" w:color="000000" w:themeColor="text1"/>
              <w:bottom w:val="single" w:sz="12" w:space="0" w:color="000000" w:themeColor="text1"/>
              <w:right w:val="single" w:sz="8" w:space="0" w:color="000000" w:themeColor="text1"/>
            </w:tcBorders>
            <w:hideMark/>
          </w:tcPr>
          <w:p w14:paraId="2174DF30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&lt; 0.001*</w:t>
            </w:r>
          </w:p>
        </w:tc>
      </w:tr>
      <w:tr w:rsidR="00403C27" w:rsidRPr="00745634" w14:paraId="0C56C328" w14:textId="77777777" w:rsidTr="00A266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000000" w:themeColor="text1"/>
              <w:left w:val="single" w:sz="8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56626541" w14:textId="77777777" w:rsidR="00BF5444" w:rsidRPr="00745634" w:rsidRDefault="00BF5444" w:rsidP="008A3643">
            <w:pPr>
              <w:spacing w:line="276" w:lineRule="auto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Priori Low-Grade Glioma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17D36155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948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2349B0E1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70 (7.4%)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5D1367A7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536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4C7C492F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35 (6.5%)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57106FE8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59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2CA1FD56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7 (10.4%)</w:t>
            </w:r>
          </w:p>
        </w:tc>
        <w:tc>
          <w:tcPr>
            <w:tcW w:w="535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5D808EDA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53</w:t>
            </w:r>
          </w:p>
        </w:tc>
        <w:tc>
          <w:tcPr>
            <w:tcW w:w="1071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shd w:val="clear" w:color="auto" w:fill="auto"/>
            <w:hideMark/>
          </w:tcPr>
          <w:p w14:paraId="27F52D65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8 (5.2%)</w:t>
            </w:r>
          </w:p>
        </w:tc>
        <w:tc>
          <w:tcPr>
            <w:tcW w:w="995" w:type="dxa"/>
            <w:tcBorders>
              <w:top w:val="single" w:sz="12" w:space="0" w:color="000000" w:themeColor="text1"/>
              <w:bottom w:val="single" w:sz="12" w:space="0" w:color="000000" w:themeColor="text1"/>
              <w:right w:val="single" w:sz="8" w:space="0" w:color="000000" w:themeColor="text1"/>
            </w:tcBorders>
            <w:shd w:val="clear" w:color="auto" w:fill="auto"/>
            <w:hideMark/>
          </w:tcPr>
          <w:p w14:paraId="03DB3A43" w14:textId="77777777" w:rsidR="00BF5444" w:rsidRPr="00745634" w:rsidRDefault="00BF5444" w:rsidP="008A364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078</w:t>
            </w:r>
          </w:p>
        </w:tc>
      </w:tr>
      <w:tr w:rsidR="00403C27" w:rsidRPr="00745634" w14:paraId="7CDC579F" w14:textId="77777777" w:rsidTr="00A2668D">
        <w:trPr>
          <w:trHeight w:val="6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000000" w:themeColor="text1"/>
              <w:left w:val="single" w:sz="8" w:space="0" w:color="000000" w:themeColor="text1"/>
              <w:bottom w:val="single" w:sz="12" w:space="0" w:color="000000" w:themeColor="text1"/>
            </w:tcBorders>
            <w:hideMark/>
          </w:tcPr>
          <w:p w14:paraId="77898C73" w14:textId="77777777" w:rsidR="00BF5444" w:rsidRPr="00AE62AA" w:rsidRDefault="00BF5444" w:rsidP="008A3643">
            <w:pPr>
              <w:spacing w:line="276" w:lineRule="auto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  <w:lang w:val="nb-NO"/>
              </w:rPr>
            </w:pPr>
            <w:r w:rsidRPr="00AE62AA">
              <w:rPr>
                <w:rFonts w:ascii="Times New Roman" w:eastAsia="Times New Roman" w:hAnsi="Times New Roman" w:cs="Times New Roman"/>
                <w:sz w:val="20"/>
                <w:szCs w:val="20"/>
                <w:lang w:val="nb-NO"/>
              </w:rPr>
              <w:t>KPS at Diagnosis, median (IQR)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72DE1D72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898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4E1CA06A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80 (70, 90)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3B42E20B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494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0FE68A2E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80 (70, 90)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1A4FB372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57</w:t>
            </w:r>
          </w:p>
        </w:tc>
        <w:tc>
          <w:tcPr>
            <w:tcW w:w="0" w:type="auto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7EA3E0BF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90 (80, 90)</w:t>
            </w:r>
          </w:p>
        </w:tc>
        <w:tc>
          <w:tcPr>
            <w:tcW w:w="535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6FF1F266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47</w:t>
            </w:r>
          </w:p>
        </w:tc>
        <w:tc>
          <w:tcPr>
            <w:tcW w:w="1071" w:type="dxa"/>
            <w:tcBorders>
              <w:top w:val="single" w:sz="12" w:space="0" w:color="000000" w:themeColor="text1"/>
              <w:bottom w:val="single" w:sz="12" w:space="0" w:color="000000" w:themeColor="text1"/>
            </w:tcBorders>
            <w:hideMark/>
          </w:tcPr>
          <w:p w14:paraId="2FED2C5D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80 (80, 90)</w:t>
            </w:r>
          </w:p>
        </w:tc>
        <w:tc>
          <w:tcPr>
            <w:tcW w:w="995" w:type="dxa"/>
            <w:tcBorders>
              <w:top w:val="single" w:sz="12" w:space="0" w:color="000000" w:themeColor="text1"/>
              <w:bottom w:val="single" w:sz="12" w:space="0" w:color="000000" w:themeColor="text1"/>
              <w:right w:val="single" w:sz="8" w:space="0" w:color="000000" w:themeColor="text1"/>
            </w:tcBorders>
            <w:hideMark/>
          </w:tcPr>
          <w:p w14:paraId="38CBC89F" w14:textId="77777777" w:rsidR="00BF5444" w:rsidRPr="00745634" w:rsidRDefault="00BF5444" w:rsidP="008A364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C0000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&lt; 0.001*</w:t>
            </w:r>
          </w:p>
        </w:tc>
      </w:tr>
    </w:tbl>
    <w:p w14:paraId="7FC23B04" w14:textId="77777777" w:rsidR="005C5C4D" w:rsidRPr="00745634" w:rsidRDefault="00633FC0" w:rsidP="00FE32D4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bookmarkStart w:id="0" w:name="_Toc206593145"/>
      <w:r w:rsidRPr="00745634">
        <w:rPr>
          <w:rStyle w:val="Heading1Char"/>
        </w:rPr>
        <w:lastRenderedPageBreak/>
        <w:t>Supplementary Table 1. Baseline characteristics for study cohort of patients diagnosed with WHO grade 4 gliomas.</w:t>
      </w:r>
      <w:bookmarkEnd w:id="0"/>
      <w:r w:rsidRPr="00745634">
        <w:rPr>
          <w:rFonts w:ascii="Times New Roman" w:hAnsi="Times New Roman" w:cs="Times New Roman"/>
          <w:b/>
          <w:bCs/>
        </w:rPr>
        <w:t xml:space="preserve"> </w:t>
      </w:r>
    </w:p>
    <w:p w14:paraId="2D9906CB" w14:textId="006406A8" w:rsidR="00633FC0" w:rsidRPr="00745634" w:rsidRDefault="00633FC0" w:rsidP="00FE32D4">
      <w:pPr>
        <w:spacing w:line="480" w:lineRule="auto"/>
        <w:jc w:val="both"/>
        <w:rPr>
          <w:rFonts w:ascii="Times New Roman" w:hAnsi="Times New Roman" w:cs="Times New Roman"/>
        </w:rPr>
      </w:pPr>
      <w:r w:rsidRPr="00745634">
        <w:rPr>
          <w:rFonts w:ascii="Times New Roman" w:hAnsi="Times New Roman" w:cs="Times New Roman"/>
        </w:rPr>
        <w:t>Patients were stratified by seizure status, with patients in No Seizure (</w:t>
      </w:r>
      <w:r w:rsidRPr="00745634">
        <w:rPr>
          <w:rFonts w:ascii="Times New Roman" w:hAnsi="Times New Roman" w:cs="Times New Roman"/>
          <w:i/>
          <w:iCs/>
        </w:rPr>
        <w:t>n</w:t>
      </w:r>
      <w:r w:rsidRPr="00745634">
        <w:rPr>
          <w:rFonts w:ascii="Times New Roman" w:hAnsi="Times New Roman" w:cs="Times New Roman"/>
        </w:rPr>
        <w:t xml:space="preserve"> = 536), Early Seizure (</w:t>
      </w:r>
      <w:r w:rsidRPr="00745634">
        <w:rPr>
          <w:rFonts w:ascii="Times New Roman" w:hAnsi="Times New Roman" w:cs="Times New Roman"/>
          <w:i/>
          <w:iCs/>
        </w:rPr>
        <w:t>n</w:t>
      </w:r>
      <w:r w:rsidRPr="00745634">
        <w:rPr>
          <w:rFonts w:ascii="Times New Roman" w:hAnsi="Times New Roman" w:cs="Times New Roman"/>
        </w:rPr>
        <w:t xml:space="preserve"> = 261), or Late Seizure (</w:t>
      </w:r>
      <w:r w:rsidRPr="00745634">
        <w:rPr>
          <w:rFonts w:ascii="Times New Roman" w:hAnsi="Times New Roman" w:cs="Times New Roman"/>
          <w:i/>
          <w:iCs/>
        </w:rPr>
        <w:t>n</w:t>
      </w:r>
      <w:r w:rsidRPr="00745634">
        <w:rPr>
          <w:rFonts w:ascii="Times New Roman" w:hAnsi="Times New Roman" w:cs="Times New Roman"/>
        </w:rPr>
        <w:t xml:space="preserve"> = 153) groups. </w:t>
      </w:r>
      <w:r w:rsidR="00600073" w:rsidRPr="00745634">
        <w:rPr>
          <w:rFonts w:ascii="Times New Roman" w:hAnsi="Times New Roman" w:cs="Times New Roman"/>
        </w:rPr>
        <w:t>Differences between groups were analyzed using one-way ANOVA or Kruskal-Wallis tests. Categorical variables were assessed by χ</w:t>
      </w:r>
      <w:r w:rsidR="00600073" w:rsidRPr="00745634">
        <w:rPr>
          <w:rFonts w:ascii="Times New Roman" w:hAnsi="Times New Roman" w:cs="Times New Roman"/>
          <w:vertAlign w:val="superscript"/>
        </w:rPr>
        <w:t>2</w:t>
      </w:r>
      <w:r w:rsidR="00600073" w:rsidRPr="00745634">
        <w:rPr>
          <w:rFonts w:ascii="Times New Roman" w:hAnsi="Times New Roman" w:cs="Times New Roman"/>
        </w:rPr>
        <w:t xml:space="preserve"> or Fisher’s exact tests.</w:t>
      </w:r>
      <w:r w:rsidRPr="00745634">
        <w:rPr>
          <w:rFonts w:ascii="Times New Roman" w:hAnsi="Times New Roman" w:cs="Times New Roman"/>
        </w:rPr>
        <w:t xml:space="preserve"> Significant </w:t>
      </w:r>
      <w:r w:rsidRPr="00640ECE">
        <w:rPr>
          <w:rFonts w:ascii="Times New Roman" w:hAnsi="Times New Roman" w:cs="Times New Roman"/>
          <w:i/>
          <w:iCs/>
        </w:rPr>
        <w:t>p</w:t>
      </w:r>
      <w:r w:rsidRPr="00745634">
        <w:rPr>
          <w:rFonts w:ascii="Times New Roman" w:hAnsi="Times New Roman" w:cs="Times New Roman"/>
        </w:rPr>
        <w:t xml:space="preserve">-values determined at α = 0.05 </w:t>
      </w:r>
      <w:r w:rsidR="00F23E6F" w:rsidRPr="00745634">
        <w:rPr>
          <w:rFonts w:ascii="Times New Roman" w:hAnsi="Times New Roman" w:cs="Times New Roman"/>
        </w:rPr>
        <w:t xml:space="preserve">were </w:t>
      </w:r>
      <w:r w:rsidRPr="00745634">
        <w:rPr>
          <w:rFonts w:ascii="Times New Roman" w:hAnsi="Times New Roman" w:cs="Times New Roman"/>
        </w:rPr>
        <w:t xml:space="preserve">denoted by *. </w:t>
      </w:r>
      <w:r w:rsidR="00452C2B" w:rsidRPr="00745634">
        <w:rPr>
          <w:rFonts w:ascii="Times New Roman" w:hAnsi="Times New Roman" w:cs="Times New Roman"/>
        </w:rPr>
        <w:t xml:space="preserve">Data for this patient cohort and </w:t>
      </w:r>
      <w:r w:rsidRPr="00745634">
        <w:rPr>
          <w:rFonts w:ascii="Times New Roman" w:hAnsi="Times New Roman" w:cs="Times New Roman"/>
        </w:rPr>
        <w:t xml:space="preserve">associated </w:t>
      </w:r>
      <w:r w:rsidRPr="00640ECE">
        <w:rPr>
          <w:rFonts w:ascii="Times New Roman" w:hAnsi="Times New Roman" w:cs="Times New Roman"/>
          <w:i/>
          <w:iCs/>
        </w:rPr>
        <w:t>p</w:t>
      </w:r>
      <w:r w:rsidRPr="00745634">
        <w:rPr>
          <w:rFonts w:ascii="Times New Roman" w:hAnsi="Times New Roman" w:cs="Times New Roman"/>
        </w:rPr>
        <w:t>-values</w:t>
      </w:r>
      <w:r w:rsidR="00452C2B" w:rsidRPr="00745634">
        <w:rPr>
          <w:rFonts w:ascii="Times New Roman" w:hAnsi="Times New Roman" w:cs="Times New Roman"/>
        </w:rPr>
        <w:t xml:space="preserve"> were</w:t>
      </w:r>
      <w:r w:rsidRPr="00745634">
        <w:rPr>
          <w:rFonts w:ascii="Times New Roman" w:hAnsi="Times New Roman" w:cs="Times New Roman"/>
        </w:rPr>
        <w:t xml:space="preserve"> published previously (</w:t>
      </w:r>
      <w:proofErr w:type="spellStart"/>
      <w:r w:rsidRPr="00745634">
        <w:rPr>
          <w:rFonts w:ascii="Times New Roman" w:hAnsi="Times New Roman" w:cs="Times New Roman"/>
        </w:rPr>
        <w:t>Rilinger</w:t>
      </w:r>
      <w:proofErr w:type="spellEnd"/>
      <w:r w:rsidRPr="00745634">
        <w:rPr>
          <w:rFonts w:ascii="Times New Roman" w:hAnsi="Times New Roman" w:cs="Times New Roman"/>
        </w:rPr>
        <w:t xml:space="preserve"> et al.).</w:t>
      </w:r>
      <w:r w:rsidRPr="00745634">
        <w:rPr>
          <w:rFonts w:ascii="Times New Roman" w:hAnsi="Times New Roman" w:cs="Times New Roman"/>
        </w:rPr>
        <w:fldChar w:fldCharType="begin"/>
      </w:r>
      <w:r w:rsidRPr="00745634">
        <w:rPr>
          <w:rFonts w:ascii="Times New Roman" w:hAnsi="Times New Roman" w:cs="Times New Roman"/>
        </w:rPr>
        <w:instrText xml:space="preserve"> ADDIN ZOTERO_ITEM CSL_CITATION {"citationID":"7hYXPOrN","properties":{"formattedCitation":"\\super 7\\nosupersub{}","plainCitation":"7","noteIndex":0},"citationItems":[{"id":"jJem9pr6/jiQOV8mU","uris":["http://zotero.org/users/6619135/items/ETL7R88A"],"itemData":{"id":"v1pSWwB9/Gd0Aidln","type":"article-journal","abstract":"Seizures are a common clinical occurrence in high-grade glioma (HGG). While many studies have explored seizure incidence and prevalence in HGG, limited studies have examined the prognostic effect of seizures occurring in the post-diagnosis setting. This study aims to assess the impact of seizure presentation on HGG survival outcomes.","container-title":"Journal of Neuro-Oncology","DOI":"10.1007/s11060-024-04787-z","ISSN":"1573-7373","journalAbbreviation":"J Neurooncol","language":"en","source":"Springer Link","title":"Tumor-related epilepsy in high-grade glioma: a large series survival analysis","title-short":"Tumor-related epilepsy in high-grade glioma","URL":"https://doi.org/10.1007/s11060-024-04787-z","author":[{"family":"Rilinger","given":"Ryan G."},{"family":"Guo","given":"Lydia"},{"family":"Sharma","given":"Akshay"},{"family":"Volovetz","given":"Josephine"},{"family":"Thompson","given":"Nicolas R."},{"family":"Grabowski","given":"Matthew"},{"family":"Lobbous","given":"Mina"},{"family":"Dhawan","given":"Andrew"}],"accessed":{"date-parts":[["2024",9,2]]},"issued":{"date-parts":[["2024",8,5]]}}}],"schema":"https://github.com/citation-style-language/schema/raw/master/csl-citation.json"} </w:instrText>
      </w:r>
      <w:r w:rsidRPr="00745634">
        <w:rPr>
          <w:rFonts w:ascii="Times New Roman" w:hAnsi="Times New Roman" w:cs="Times New Roman"/>
        </w:rPr>
        <w:fldChar w:fldCharType="separate"/>
      </w:r>
      <w:r w:rsidRPr="00745634">
        <w:rPr>
          <w:rFonts w:ascii="Times New Roman" w:hAnsi="Times New Roman" w:cs="Times New Roman"/>
          <w:kern w:val="0"/>
          <w:vertAlign w:val="superscript"/>
        </w:rPr>
        <w:t>7</w:t>
      </w:r>
      <w:r w:rsidRPr="00745634">
        <w:rPr>
          <w:rFonts w:ascii="Times New Roman" w:hAnsi="Times New Roman" w:cs="Times New Roman"/>
        </w:rPr>
        <w:fldChar w:fldCharType="end"/>
      </w:r>
    </w:p>
    <w:p w14:paraId="62A65683" w14:textId="0D539431" w:rsidR="00633FC0" w:rsidRPr="00745634" w:rsidRDefault="00633FC0" w:rsidP="00FE32D4">
      <w:pPr>
        <w:spacing w:line="480" w:lineRule="auto"/>
        <w:jc w:val="both"/>
        <w:rPr>
          <w:rFonts w:ascii="Times New Roman" w:hAnsi="Times New Roman" w:cs="Times New Roman"/>
        </w:rPr>
        <w:sectPr w:rsidR="00633FC0" w:rsidRPr="00745634" w:rsidSect="00633FC0">
          <w:footerReference w:type="even" r:id="rId7"/>
          <w:foot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745634">
        <w:rPr>
          <w:rFonts w:ascii="Times New Roman" w:hAnsi="Times New Roman" w:cs="Times New Roman"/>
        </w:rPr>
        <w:t>Abbreviations: KPS, Karnofsky performance statu</w:t>
      </w:r>
      <w:r w:rsidR="008E5C7F">
        <w:rPr>
          <w:rFonts w:ascii="Times New Roman" w:hAnsi="Times New Roman" w:cs="Times New Roman"/>
        </w:rPr>
        <w:t>s.</w:t>
      </w:r>
    </w:p>
    <w:tbl>
      <w:tblPr>
        <w:tblStyle w:val="PlainTable4"/>
        <w:tblpPr w:leftFromText="180" w:rightFromText="180" w:vertAnchor="text" w:horzAnchor="margin" w:tblpY="657"/>
        <w:tblW w:w="0" w:type="auto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blBorders>
        <w:tblLook w:val="04A0" w:firstRow="1" w:lastRow="0" w:firstColumn="1" w:lastColumn="0" w:noHBand="0" w:noVBand="1"/>
      </w:tblPr>
      <w:tblGrid>
        <w:gridCol w:w="3289"/>
        <w:gridCol w:w="1543"/>
        <w:gridCol w:w="860"/>
        <w:gridCol w:w="1498"/>
        <w:gridCol w:w="981"/>
        <w:gridCol w:w="1543"/>
        <w:gridCol w:w="860"/>
        <w:gridCol w:w="1543"/>
        <w:gridCol w:w="823"/>
      </w:tblGrid>
      <w:tr w:rsidR="008E5C7F" w:rsidRPr="00745634" w14:paraId="50CFFC13" w14:textId="77777777" w:rsidTr="007507B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8" w:space="0" w:color="000000"/>
            </w:tcBorders>
          </w:tcPr>
          <w:p w14:paraId="25275EA2" w14:textId="77777777" w:rsidR="008E5C7F" w:rsidRPr="00745634" w:rsidRDefault="008E5C7F" w:rsidP="008E5C7F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</w:p>
        </w:tc>
        <w:tc>
          <w:tcPr>
            <w:tcW w:w="0" w:type="auto"/>
            <w:gridSpan w:val="2"/>
            <w:tcBorders>
              <w:bottom w:val="single" w:sz="8" w:space="0" w:color="000000"/>
            </w:tcBorders>
          </w:tcPr>
          <w:p w14:paraId="72662A84" w14:textId="77777777" w:rsidR="008E5C7F" w:rsidRPr="00745634" w:rsidRDefault="008E5C7F" w:rsidP="008E5C7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Early Seizure</w:t>
            </w:r>
          </w:p>
          <w:p w14:paraId="5479F699" w14:textId="77777777" w:rsidR="008E5C7F" w:rsidRPr="00745634" w:rsidRDefault="008E5C7F" w:rsidP="008E5C7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(Yes vs. No)</w:t>
            </w:r>
          </w:p>
          <w:p w14:paraId="65F6341B" w14:textId="77777777" w:rsidR="008E5C7F" w:rsidRPr="00745634" w:rsidRDefault="008E5C7F" w:rsidP="008E5C7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Logistic Regression</w:t>
            </w:r>
          </w:p>
        </w:tc>
        <w:tc>
          <w:tcPr>
            <w:tcW w:w="0" w:type="auto"/>
            <w:gridSpan w:val="2"/>
            <w:tcBorders>
              <w:bottom w:val="single" w:sz="8" w:space="0" w:color="000000"/>
            </w:tcBorders>
          </w:tcPr>
          <w:p w14:paraId="3139D88F" w14:textId="77777777" w:rsidR="008E5C7F" w:rsidRPr="00745634" w:rsidRDefault="008E5C7F" w:rsidP="008E5C7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ime to Late Seizure </w:t>
            </w:r>
          </w:p>
          <w:p w14:paraId="1335BD3E" w14:textId="77777777" w:rsidR="008E5C7F" w:rsidRPr="00745634" w:rsidRDefault="008E5C7F" w:rsidP="008E5C7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Cox Proportional Hazards</w:t>
            </w:r>
          </w:p>
        </w:tc>
        <w:tc>
          <w:tcPr>
            <w:tcW w:w="0" w:type="auto"/>
            <w:gridSpan w:val="2"/>
            <w:tcBorders>
              <w:bottom w:val="single" w:sz="8" w:space="0" w:color="000000"/>
            </w:tcBorders>
          </w:tcPr>
          <w:p w14:paraId="0FA9BE74" w14:textId="77777777" w:rsidR="008E5C7F" w:rsidRPr="00745634" w:rsidRDefault="008E5C7F" w:rsidP="008E5C7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Initial Seizure Frequency</w:t>
            </w:r>
          </w:p>
          <w:p w14:paraId="7DFC3430" w14:textId="77777777" w:rsidR="008E5C7F" w:rsidRPr="00745634" w:rsidRDefault="008E5C7F" w:rsidP="008E5C7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(1+ vs. 0)</w:t>
            </w:r>
          </w:p>
          <w:p w14:paraId="4F6B23A7" w14:textId="77777777" w:rsidR="008E5C7F" w:rsidRPr="00745634" w:rsidRDefault="008E5C7F" w:rsidP="008E5C7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Logistic Regression</w:t>
            </w:r>
          </w:p>
        </w:tc>
        <w:tc>
          <w:tcPr>
            <w:tcW w:w="2367" w:type="dxa"/>
            <w:gridSpan w:val="2"/>
            <w:tcBorders>
              <w:bottom w:val="single" w:sz="8" w:space="0" w:color="000000"/>
            </w:tcBorders>
          </w:tcPr>
          <w:p w14:paraId="5C438E37" w14:textId="77777777" w:rsidR="008E5C7F" w:rsidRPr="00745634" w:rsidRDefault="008E5C7F" w:rsidP="008E5C7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Average Seizure Frequency</w:t>
            </w:r>
          </w:p>
          <w:p w14:paraId="26B3B7F0" w14:textId="77777777" w:rsidR="008E5C7F" w:rsidRPr="00745634" w:rsidRDefault="008E5C7F" w:rsidP="008E5C7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Over 1</w:t>
            </w: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>st</w:t>
            </w: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6 months</w:t>
            </w:r>
          </w:p>
          <w:p w14:paraId="57A43180" w14:textId="77777777" w:rsidR="008E5C7F" w:rsidRPr="00745634" w:rsidRDefault="008E5C7F" w:rsidP="008E5C7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(Any vs. 0)</w:t>
            </w:r>
          </w:p>
          <w:p w14:paraId="510BE7FF" w14:textId="77777777" w:rsidR="008E5C7F" w:rsidRPr="00745634" w:rsidRDefault="008E5C7F" w:rsidP="008E5C7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Logistic Regression</w:t>
            </w:r>
          </w:p>
        </w:tc>
      </w:tr>
      <w:tr w:rsidR="008E5C7F" w:rsidRPr="00745634" w14:paraId="42903057" w14:textId="77777777" w:rsidTr="007507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560647F5" w14:textId="77777777" w:rsidR="008E5C7F" w:rsidRPr="00745634" w:rsidRDefault="008E5C7F" w:rsidP="008E5C7F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4A0360CA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Odds Ratio</w:t>
            </w:r>
          </w:p>
          <w:p w14:paraId="7EA4F69A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(95% CI)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19956E41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P-value</w:t>
            </w:r>
          </w:p>
        </w:tc>
        <w:tc>
          <w:tcPr>
            <w:tcW w:w="149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14B37448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Hazard Ratio</w:t>
            </w:r>
          </w:p>
          <w:p w14:paraId="43809844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(95% CI)</w:t>
            </w:r>
          </w:p>
        </w:tc>
        <w:tc>
          <w:tcPr>
            <w:tcW w:w="979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375E45B1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P-value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shd w:val="clear" w:color="auto" w:fill="auto"/>
            <w:hideMark/>
          </w:tcPr>
          <w:p w14:paraId="36A45ABD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Odds Ratio</w:t>
            </w:r>
          </w:p>
          <w:p w14:paraId="5A39CA6B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(95% CI)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shd w:val="clear" w:color="auto" w:fill="auto"/>
            <w:hideMark/>
          </w:tcPr>
          <w:p w14:paraId="761748D4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P-value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7651E4AC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Odds Ratio</w:t>
            </w:r>
          </w:p>
          <w:p w14:paraId="3EBE9DD6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(95% CI)</w:t>
            </w:r>
          </w:p>
        </w:tc>
        <w:tc>
          <w:tcPr>
            <w:tcW w:w="823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31B9DE41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P-value</w:t>
            </w:r>
          </w:p>
        </w:tc>
      </w:tr>
      <w:tr w:rsidR="00EE5AC5" w:rsidRPr="00745634" w14:paraId="30E7C357" w14:textId="77777777" w:rsidTr="007507B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309B5372" w14:textId="77777777" w:rsidR="008E5C7F" w:rsidRPr="00745634" w:rsidRDefault="008E5C7F" w:rsidP="008E5C7F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Deletion 1p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51DD0E16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.20 (1.01, 4.73)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28723B62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303</w:t>
            </w:r>
          </w:p>
        </w:tc>
        <w:tc>
          <w:tcPr>
            <w:tcW w:w="1494" w:type="dxa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415CECD4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.18 (0.54, 2.58)</w:t>
            </w:r>
          </w:p>
        </w:tc>
        <w:tc>
          <w:tcPr>
            <w:tcW w:w="979" w:type="dxa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24F64CC5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" w:eastAsia="Times New Roman" w:hAnsi="Times"/>
                <w:sz w:val="20"/>
                <w:szCs w:val="20"/>
              </w:rPr>
              <w:t>1.000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17EBED8C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.74 (0.61, 5.33)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5104CE61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" w:eastAsia="Times New Roman" w:hAnsi="Times"/>
                <w:sz w:val="20"/>
                <w:szCs w:val="20"/>
              </w:rPr>
              <w:t>1.000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406E33C2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86 (0.30, 2.46)</w:t>
            </w:r>
          </w:p>
        </w:tc>
        <w:tc>
          <w:tcPr>
            <w:tcW w:w="823" w:type="dxa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5EC46F1E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" w:eastAsia="Times New Roman" w:hAnsi="Times"/>
                <w:sz w:val="20"/>
                <w:szCs w:val="20"/>
              </w:rPr>
              <w:t>1.000</w:t>
            </w:r>
          </w:p>
        </w:tc>
      </w:tr>
      <w:tr w:rsidR="008E5C7F" w:rsidRPr="00745634" w14:paraId="29B47EA9" w14:textId="77777777" w:rsidTr="007507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463DBA98" w14:textId="77777777" w:rsidR="008E5C7F" w:rsidRPr="00745634" w:rsidRDefault="008E5C7F" w:rsidP="008E5C7F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Deletion 19q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492C38D4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94 (0.45, 1.89)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408CEE2A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" w:eastAsia="Times New Roman" w:hAnsi="Times"/>
                <w:sz w:val="20"/>
                <w:szCs w:val="20"/>
              </w:rPr>
              <w:t>1.000</w:t>
            </w:r>
          </w:p>
        </w:tc>
        <w:tc>
          <w:tcPr>
            <w:tcW w:w="149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7999903B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58 (0.24, 1.38)</w:t>
            </w:r>
          </w:p>
        </w:tc>
        <w:tc>
          <w:tcPr>
            <w:tcW w:w="979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133F1282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" w:eastAsia="Times New Roman" w:hAnsi="Times"/>
                <w:sz w:val="20"/>
                <w:szCs w:val="20"/>
              </w:rPr>
              <w:t>1.000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75B5CE6E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.83 (0.64, 5.73)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5ABD3D8F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" w:eastAsia="Times New Roman" w:hAnsi="Times"/>
                <w:sz w:val="20"/>
                <w:szCs w:val="20"/>
              </w:rPr>
              <w:t>1.000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28EF6A7F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.69 (0.62, 4.79)</w:t>
            </w:r>
          </w:p>
        </w:tc>
        <w:tc>
          <w:tcPr>
            <w:tcW w:w="823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03D551EC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" w:eastAsia="Times New Roman" w:hAnsi="Times"/>
                <w:sz w:val="20"/>
                <w:szCs w:val="20"/>
              </w:rPr>
              <w:t>1.000</w:t>
            </w:r>
          </w:p>
        </w:tc>
      </w:tr>
      <w:tr w:rsidR="00EE5AC5" w:rsidRPr="00745634" w14:paraId="40BF46F8" w14:textId="77777777" w:rsidTr="007507B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0C6BEE84" w14:textId="77777777" w:rsidR="008E5C7F" w:rsidRPr="00745634" w:rsidRDefault="008E5C7F" w:rsidP="008E5C7F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athogenic </w:t>
            </w:r>
            <w:r w:rsidRPr="00745634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IDH1</w:t>
            </w: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variant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23A9FE9E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2.26 (0.87, 5.95)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4B99C3DF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549</w:t>
            </w:r>
          </w:p>
        </w:tc>
        <w:tc>
          <w:tcPr>
            <w:tcW w:w="1494" w:type="dxa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64FC1EFF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73 (0.21, 2.56)</w:t>
            </w:r>
          </w:p>
        </w:tc>
        <w:tc>
          <w:tcPr>
            <w:tcW w:w="979" w:type="dxa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373E0670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" w:eastAsia="Times New Roman" w:hAnsi="Times"/>
                <w:sz w:val="20"/>
                <w:szCs w:val="20"/>
              </w:rPr>
              <w:t>1.000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6189BC72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.85 (0.46, 8.30)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7C0F3F5F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" w:eastAsia="Times New Roman" w:hAnsi="Times"/>
                <w:sz w:val="20"/>
                <w:szCs w:val="20"/>
              </w:rPr>
              <w:t>1.000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6FFF172B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12 (0.02, 0.54)</w:t>
            </w:r>
          </w:p>
        </w:tc>
        <w:tc>
          <w:tcPr>
            <w:tcW w:w="823" w:type="dxa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2828CFF9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069</w:t>
            </w:r>
          </w:p>
        </w:tc>
      </w:tr>
      <w:tr w:rsidR="008E5C7F" w:rsidRPr="00745634" w14:paraId="280A172E" w14:textId="77777777" w:rsidTr="007507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051264D3" w14:textId="77777777" w:rsidR="008E5C7F" w:rsidRPr="00745634" w:rsidRDefault="008E5C7F" w:rsidP="008E5C7F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MGMT</w:t>
            </w: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promoter methylation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2DB2A621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.14 (0.71, 1.82)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399C11A9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" w:eastAsia="Times New Roman" w:hAnsi="Times"/>
                <w:sz w:val="20"/>
                <w:szCs w:val="20"/>
              </w:rPr>
              <w:t>1.000</w:t>
            </w:r>
          </w:p>
        </w:tc>
        <w:tc>
          <w:tcPr>
            <w:tcW w:w="149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335E59C9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87 (0.51, 1.47)</w:t>
            </w:r>
          </w:p>
        </w:tc>
        <w:tc>
          <w:tcPr>
            <w:tcW w:w="979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45A7423F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" w:eastAsia="Times New Roman" w:hAnsi="Times"/>
                <w:sz w:val="20"/>
                <w:szCs w:val="20"/>
              </w:rPr>
              <w:t>1.000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3CA536A4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76 (0.40, 1.46)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292DFD8F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" w:eastAsia="Times New Roman" w:hAnsi="Times"/>
                <w:sz w:val="20"/>
                <w:szCs w:val="20"/>
              </w:rPr>
              <w:t>1.000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64651177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99 (0.51, 1.92)</w:t>
            </w:r>
          </w:p>
        </w:tc>
        <w:tc>
          <w:tcPr>
            <w:tcW w:w="823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145BFD1E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" w:eastAsia="Times New Roman" w:hAnsi="Times"/>
                <w:sz w:val="20"/>
                <w:szCs w:val="20"/>
              </w:rPr>
              <w:t>1.000</w:t>
            </w:r>
          </w:p>
        </w:tc>
      </w:tr>
      <w:tr w:rsidR="00EE5AC5" w:rsidRPr="00745634" w14:paraId="31D57D26" w14:textId="77777777" w:rsidTr="007507B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26280ACA" w14:textId="449351B4" w:rsidR="008E5C7F" w:rsidRPr="00745634" w:rsidRDefault="007507BF" w:rsidP="008E5C7F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</w:t>
            </w:r>
            <w:r w:rsidR="008E5C7F"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i-67 expression (per 10% increase)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6932C15F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.03 (0.92, 1.15)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5B31391E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" w:eastAsia="Times New Roman" w:hAnsi="Times"/>
                <w:sz w:val="20"/>
                <w:szCs w:val="20"/>
              </w:rPr>
              <w:t>1.000</w:t>
            </w:r>
          </w:p>
        </w:tc>
        <w:tc>
          <w:tcPr>
            <w:tcW w:w="1494" w:type="dxa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0A692B6A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.02 (0.90, 1.15)</w:t>
            </w:r>
          </w:p>
        </w:tc>
        <w:tc>
          <w:tcPr>
            <w:tcW w:w="979" w:type="dxa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7FB32A1E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" w:eastAsia="Times New Roman" w:hAnsi="Times"/>
                <w:sz w:val="20"/>
                <w:szCs w:val="20"/>
              </w:rPr>
              <w:t>1.000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1763ABF9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91 (0.77, 1.06)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65C938A9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" w:eastAsia="Times New Roman" w:hAnsi="Times"/>
                <w:sz w:val="20"/>
                <w:szCs w:val="20"/>
              </w:rPr>
              <w:t>1.000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738F96FD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86 (0.73, 1.01)</w:t>
            </w:r>
          </w:p>
        </w:tc>
        <w:tc>
          <w:tcPr>
            <w:tcW w:w="823" w:type="dxa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66A061D1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391</w:t>
            </w:r>
          </w:p>
        </w:tc>
      </w:tr>
      <w:tr w:rsidR="008E5C7F" w:rsidRPr="00745634" w14:paraId="568BE0E6" w14:textId="77777777" w:rsidTr="007507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662ED5B2" w14:textId="77777777" w:rsidR="008E5C7F" w:rsidRPr="00745634" w:rsidRDefault="008E5C7F" w:rsidP="008E5C7F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EGFR</w:t>
            </w: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amplification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2DC90507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.48 (0.91, 2.39)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13D29E95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549</w:t>
            </w:r>
          </w:p>
        </w:tc>
        <w:tc>
          <w:tcPr>
            <w:tcW w:w="149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121A8715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72 (0.45, 1.16)</w:t>
            </w:r>
          </w:p>
        </w:tc>
        <w:tc>
          <w:tcPr>
            <w:tcW w:w="979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1EBCF903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" w:eastAsia="Times New Roman" w:hAnsi="Times"/>
                <w:sz w:val="20"/>
                <w:szCs w:val="20"/>
              </w:rPr>
              <w:t>1.000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52A9AD66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.99 (1.01, 4.01)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526DFC91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349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607F30B3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.12 (0.56, 2.23)</w:t>
            </w:r>
          </w:p>
        </w:tc>
        <w:tc>
          <w:tcPr>
            <w:tcW w:w="823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0A7C1DB2" w14:textId="77777777" w:rsidR="008E5C7F" w:rsidRPr="00745634" w:rsidRDefault="008E5C7F" w:rsidP="008E5C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" w:eastAsia="Times New Roman" w:hAnsi="Times"/>
                <w:sz w:val="20"/>
                <w:szCs w:val="20"/>
              </w:rPr>
              <w:t>1.000</w:t>
            </w:r>
          </w:p>
        </w:tc>
      </w:tr>
      <w:tr w:rsidR="00EE5AC5" w:rsidRPr="00745634" w14:paraId="7BA2D7EC" w14:textId="77777777" w:rsidTr="007507B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8" w:space="0" w:color="000000"/>
            </w:tcBorders>
            <w:hideMark/>
          </w:tcPr>
          <w:p w14:paraId="4F3FA9FA" w14:textId="77777777" w:rsidR="008E5C7F" w:rsidRPr="00745634" w:rsidRDefault="008E5C7F" w:rsidP="008E5C7F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p53 expression (per 10% increase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hideMark/>
          </w:tcPr>
          <w:p w14:paraId="5868AE2A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93 (0.84, 1.01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hideMark/>
          </w:tcPr>
          <w:p w14:paraId="42EE7300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549</w:t>
            </w:r>
          </w:p>
        </w:tc>
        <w:tc>
          <w:tcPr>
            <w:tcW w:w="1494" w:type="dxa"/>
            <w:tcBorders>
              <w:top w:val="single" w:sz="8" w:space="0" w:color="000000"/>
            </w:tcBorders>
            <w:hideMark/>
          </w:tcPr>
          <w:p w14:paraId="50BE9680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92 (0.85, 1.01)</w:t>
            </w:r>
          </w:p>
        </w:tc>
        <w:tc>
          <w:tcPr>
            <w:tcW w:w="979" w:type="dxa"/>
            <w:tcBorders>
              <w:top w:val="single" w:sz="8" w:space="0" w:color="000000"/>
            </w:tcBorders>
            <w:hideMark/>
          </w:tcPr>
          <w:p w14:paraId="3AA07BA0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486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hideMark/>
          </w:tcPr>
          <w:p w14:paraId="39B37BC6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.05 (0.92, 1.20)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hideMark/>
          </w:tcPr>
          <w:p w14:paraId="35A01BD2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" w:eastAsia="Times New Roman" w:hAnsi="Times"/>
                <w:sz w:val="20"/>
                <w:szCs w:val="20"/>
              </w:rPr>
              <w:t>1.000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hideMark/>
          </w:tcPr>
          <w:p w14:paraId="5A58064D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1.14 (0.99, 1.32)</w:t>
            </w:r>
          </w:p>
        </w:tc>
        <w:tc>
          <w:tcPr>
            <w:tcW w:w="823" w:type="dxa"/>
            <w:tcBorders>
              <w:top w:val="single" w:sz="8" w:space="0" w:color="000000"/>
            </w:tcBorders>
            <w:hideMark/>
          </w:tcPr>
          <w:p w14:paraId="7DF6AEF5" w14:textId="77777777" w:rsidR="008E5C7F" w:rsidRPr="00745634" w:rsidRDefault="008E5C7F" w:rsidP="008E5C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0.391</w:t>
            </w:r>
          </w:p>
        </w:tc>
      </w:tr>
    </w:tbl>
    <w:p w14:paraId="72966130" w14:textId="77777777" w:rsidR="008E5C7F" w:rsidRDefault="00AE62AA" w:rsidP="008E5C7F">
      <w:pPr>
        <w:rPr>
          <w:rFonts w:ascii="Times New Roman" w:hAnsi="Times New Roman" w:cs="Times New Roman"/>
          <w:b/>
          <w:bCs/>
        </w:rPr>
      </w:pPr>
      <w:r w:rsidRPr="00AE62AA">
        <w:rPr>
          <w:rFonts w:ascii="Times New Roman" w:hAnsi="Times New Roman" w:cs="Times New Roman"/>
          <w:b/>
          <w:bCs/>
        </w:rPr>
        <w:t>A</w:t>
      </w:r>
      <w:r w:rsidR="008E5C7F">
        <w:rPr>
          <w:rFonts w:ascii="Times New Roman" w:hAnsi="Times New Roman" w:cs="Times New Roman"/>
          <w:b/>
          <w:bCs/>
        </w:rPr>
        <w:t>)</w:t>
      </w:r>
    </w:p>
    <w:p w14:paraId="4B06570E" w14:textId="77777777" w:rsidR="00D07412" w:rsidRDefault="00D07412" w:rsidP="008E5C7F">
      <w:pPr>
        <w:rPr>
          <w:rFonts w:ascii="Times New Roman" w:hAnsi="Times New Roman" w:cs="Times New Roman"/>
          <w:b/>
          <w:bCs/>
        </w:rPr>
      </w:pPr>
    </w:p>
    <w:p w14:paraId="273B2936" w14:textId="77777777" w:rsidR="00D07412" w:rsidRDefault="00D07412" w:rsidP="008E5C7F">
      <w:pPr>
        <w:rPr>
          <w:rFonts w:ascii="Times New Roman" w:hAnsi="Times New Roman" w:cs="Times New Roman"/>
          <w:b/>
          <w:bCs/>
        </w:rPr>
      </w:pPr>
    </w:p>
    <w:p w14:paraId="1B97A1F3" w14:textId="77777777" w:rsidR="00D07412" w:rsidRDefault="00D07412" w:rsidP="008E5C7F">
      <w:pPr>
        <w:rPr>
          <w:rFonts w:ascii="Times New Roman" w:hAnsi="Times New Roman" w:cs="Times New Roman"/>
          <w:b/>
          <w:bCs/>
        </w:rPr>
      </w:pPr>
    </w:p>
    <w:p w14:paraId="7D955600" w14:textId="77777777" w:rsidR="00E85BD6" w:rsidRDefault="00E85BD6" w:rsidP="008E5C7F">
      <w:pPr>
        <w:rPr>
          <w:rFonts w:ascii="Times New Roman" w:hAnsi="Times New Roman" w:cs="Times New Roman"/>
          <w:b/>
          <w:bCs/>
        </w:rPr>
      </w:pPr>
    </w:p>
    <w:p w14:paraId="620D7CBE" w14:textId="77777777" w:rsidR="00E85BD6" w:rsidRDefault="00E85BD6" w:rsidP="008E5C7F">
      <w:pPr>
        <w:rPr>
          <w:rFonts w:ascii="Times New Roman" w:hAnsi="Times New Roman" w:cs="Times New Roman"/>
          <w:b/>
          <w:bCs/>
        </w:rPr>
      </w:pPr>
    </w:p>
    <w:p w14:paraId="11622BBE" w14:textId="77777777" w:rsidR="00E85BD6" w:rsidRDefault="00E85BD6" w:rsidP="008E5C7F">
      <w:pPr>
        <w:rPr>
          <w:rFonts w:ascii="Times New Roman" w:hAnsi="Times New Roman" w:cs="Times New Roman"/>
          <w:b/>
          <w:bCs/>
        </w:rPr>
      </w:pPr>
    </w:p>
    <w:p w14:paraId="4D527DEF" w14:textId="77777777" w:rsidR="00E85BD6" w:rsidRDefault="00E85BD6" w:rsidP="008E5C7F">
      <w:pPr>
        <w:rPr>
          <w:rFonts w:ascii="Times New Roman" w:hAnsi="Times New Roman" w:cs="Times New Roman"/>
          <w:b/>
          <w:bCs/>
        </w:rPr>
      </w:pPr>
    </w:p>
    <w:p w14:paraId="16509916" w14:textId="77777777" w:rsidR="00E85BD6" w:rsidRDefault="00E85BD6" w:rsidP="008E5C7F">
      <w:pPr>
        <w:rPr>
          <w:rFonts w:ascii="Times New Roman" w:hAnsi="Times New Roman" w:cs="Times New Roman"/>
          <w:b/>
          <w:bCs/>
        </w:rPr>
      </w:pPr>
    </w:p>
    <w:p w14:paraId="7CA99567" w14:textId="77777777" w:rsidR="00E85BD6" w:rsidRDefault="00E85BD6" w:rsidP="008E5C7F">
      <w:pPr>
        <w:rPr>
          <w:rFonts w:ascii="Times New Roman" w:hAnsi="Times New Roman" w:cs="Times New Roman"/>
          <w:b/>
          <w:bCs/>
        </w:rPr>
      </w:pPr>
    </w:p>
    <w:p w14:paraId="68CCDB87" w14:textId="77777777" w:rsidR="00E85BD6" w:rsidRDefault="00E85BD6" w:rsidP="008E5C7F">
      <w:pPr>
        <w:rPr>
          <w:rFonts w:ascii="Times New Roman" w:hAnsi="Times New Roman" w:cs="Times New Roman"/>
          <w:b/>
          <w:bCs/>
        </w:rPr>
      </w:pPr>
    </w:p>
    <w:p w14:paraId="4F0494FB" w14:textId="77777777" w:rsidR="00E85BD6" w:rsidRDefault="00E85BD6" w:rsidP="008E5C7F">
      <w:pPr>
        <w:rPr>
          <w:rFonts w:ascii="Times New Roman" w:hAnsi="Times New Roman" w:cs="Times New Roman"/>
          <w:b/>
          <w:bCs/>
        </w:rPr>
      </w:pPr>
    </w:p>
    <w:p w14:paraId="55899D14" w14:textId="77777777" w:rsidR="00E85BD6" w:rsidRDefault="00E85BD6" w:rsidP="008E5C7F">
      <w:pPr>
        <w:rPr>
          <w:rFonts w:ascii="Times New Roman" w:hAnsi="Times New Roman" w:cs="Times New Roman"/>
          <w:b/>
          <w:bCs/>
        </w:rPr>
      </w:pPr>
    </w:p>
    <w:p w14:paraId="30AD2415" w14:textId="77777777" w:rsidR="00E85BD6" w:rsidRDefault="00E85BD6" w:rsidP="008E5C7F">
      <w:pPr>
        <w:rPr>
          <w:rFonts w:ascii="Times New Roman" w:hAnsi="Times New Roman" w:cs="Times New Roman"/>
          <w:b/>
          <w:bCs/>
        </w:rPr>
      </w:pPr>
    </w:p>
    <w:p w14:paraId="3695BC8B" w14:textId="77777777" w:rsidR="00E85BD6" w:rsidRDefault="00E85BD6" w:rsidP="008E5C7F">
      <w:pPr>
        <w:rPr>
          <w:rFonts w:ascii="Times New Roman" w:hAnsi="Times New Roman" w:cs="Times New Roman"/>
          <w:b/>
          <w:bCs/>
        </w:rPr>
      </w:pPr>
    </w:p>
    <w:p w14:paraId="20C30FB6" w14:textId="77777777" w:rsidR="00E85BD6" w:rsidRDefault="00E85BD6" w:rsidP="008E5C7F">
      <w:pPr>
        <w:rPr>
          <w:rFonts w:ascii="Times New Roman" w:hAnsi="Times New Roman" w:cs="Times New Roman"/>
          <w:b/>
          <w:bCs/>
        </w:rPr>
      </w:pPr>
    </w:p>
    <w:p w14:paraId="5588017E" w14:textId="77777777" w:rsidR="00E85BD6" w:rsidRDefault="00E85BD6" w:rsidP="008E5C7F">
      <w:pPr>
        <w:rPr>
          <w:rFonts w:ascii="Times New Roman" w:hAnsi="Times New Roman" w:cs="Times New Roman"/>
          <w:b/>
          <w:bCs/>
        </w:rPr>
      </w:pPr>
    </w:p>
    <w:p w14:paraId="7A3B18FB" w14:textId="77777777" w:rsidR="00E85BD6" w:rsidRDefault="00E85BD6" w:rsidP="008E5C7F">
      <w:pPr>
        <w:rPr>
          <w:rFonts w:ascii="Times New Roman" w:hAnsi="Times New Roman" w:cs="Times New Roman"/>
          <w:b/>
          <w:bCs/>
        </w:rPr>
      </w:pPr>
    </w:p>
    <w:p w14:paraId="002151C5" w14:textId="77777777" w:rsidR="00E85BD6" w:rsidRDefault="00E85BD6" w:rsidP="008E5C7F">
      <w:pPr>
        <w:rPr>
          <w:rFonts w:ascii="Times New Roman" w:hAnsi="Times New Roman" w:cs="Times New Roman"/>
          <w:b/>
          <w:bCs/>
        </w:rPr>
      </w:pPr>
    </w:p>
    <w:p w14:paraId="5E07BA3B" w14:textId="77777777" w:rsidR="00E85BD6" w:rsidRDefault="00E85BD6" w:rsidP="008E5C7F">
      <w:pPr>
        <w:rPr>
          <w:rFonts w:ascii="Times New Roman" w:hAnsi="Times New Roman" w:cs="Times New Roman"/>
          <w:b/>
          <w:bCs/>
        </w:rPr>
      </w:pPr>
    </w:p>
    <w:p w14:paraId="7B2D70CB" w14:textId="77777777" w:rsidR="00E85BD6" w:rsidRDefault="00E85BD6" w:rsidP="008E5C7F">
      <w:pPr>
        <w:rPr>
          <w:rFonts w:ascii="Times New Roman" w:hAnsi="Times New Roman" w:cs="Times New Roman"/>
          <w:b/>
          <w:bCs/>
        </w:rPr>
      </w:pPr>
    </w:p>
    <w:p w14:paraId="3C58E07E" w14:textId="31038F0E" w:rsidR="00E85BD6" w:rsidRDefault="00E85BD6" w:rsidP="008E5C7F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B)</w:t>
      </w:r>
    </w:p>
    <w:p w14:paraId="6DE77127" w14:textId="77777777" w:rsidR="00E85BD6" w:rsidRDefault="00E85BD6" w:rsidP="008E5C7F">
      <w:pPr>
        <w:rPr>
          <w:rFonts w:ascii="Times New Roman" w:hAnsi="Times New Roman" w:cs="Times New Roman"/>
          <w:b/>
          <w:bCs/>
        </w:rPr>
      </w:pPr>
    </w:p>
    <w:tbl>
      <w:tblPr>
        <w:tblStyle w:val="PlainTable4"/>
        <w:tblpPr w:leftFromText="180" w:rightFromText="180" w:vertAnchor="text" w:horzAnchor="margin" w:tblpX="-280" w:tblpY="-47"/>
        <w:tblW w:w="1386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1980"/>
        <w:gridCol w:w="630"/>
        <w:gridCol w:w="1620"/>
        <w:gridCol w:w="810"/>
        <w:gridCol w:w="540"/>
        <w:gridCol w:w="1620"/>
        <w:gridCol w:w="720"/>
        <w:gridCol w:w="616"/>
        <w:gridCol w:w="1650"/>
        <w:gridCol w:w="704"/>
        <w:gridCol w:w="616"/>
        <w:gridCol w:w="1650"/>
        <w:gridCol w:w="704"/>
      </w:tblGrid>
      <w:tr w:rsidR="00E85BD6" w:rsidRPr="00745634" w14:paraId="55007875" w14:textId="77777777" w:rsidTr="00737A8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tcBorders>
              <w:bottom w:val="single" w:sz="8" w:space="0" w:color="000000"/>
            </w:tcBorders>
          </w:tcPr>
          <w:p w14:paraId="50D99A18" w14:textId="77777777" w:rsidR="00E85BD6" w:rsidRPr="00745634" w:rsidRDefault="00E85BD6" w:rsidP="00EE5AC5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</w:p>
        </w:tc>
        <w:tc>
          <w:tcPr>
            <w:tcW w:w="630" w:type="dxa"/>
            <w:tcBorders>
              <w:bottom w:val="single" w:sz="8" w:space="0" w:color="000000"/>
            </w:tcBorders>
          </w:tcPr>
          <w:p w14:paraId="46F9780A" w14:textId="77777777" w:rsidR="00E85BD6" w:rsidRPr="00745634" w:rsidRDefault="00E85BD6" w:rsidP="00EE5AC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430" w:type="dxa"/>
            <w:gridSpan w:val="2"/>
            <w:tcBorders>
              <w:bottom w:val="single" w:sz="8" w:space="0" w:color="000000"/>
            </w:tcBorders>
          </w:tcPr>
          <w:p w14:paraId="6B7EF1FE" w14:textId="77777777" w:rsidR="00E85BD6" w:rsidRPr="00745634" w:rsidRDefault="00E85BD6" w:rsidP="00EE5AC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Early Seizure</w:t>
            </w:r>
          </w:p>
          <w:p w14:paraId="00169FBA" w14:textId="77777777" w:rsidR="00E85BD6" w:rsidRPr="00745634" w:rsidRDefault="00E85BD6" w:rsidP="00EE5AC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(Yes vs. No)</w:t>
            </w:r>
          </w:p>
          <w:p w14:paraId="7EFA5F2F" w14:textId="77777777" w:rsidR="00E85BD6" w:rsidRPr="00745634" w:rsidRDefault="00E85BD6" w:rsidP="00EE5AC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Logistic Regression</w:t>
            </w:r>
          </w:p>
        </w:tc>
        <w:tc>
          <w:tcPr>
            <w:tcW w:w="540" w:type="dxa"/>
            <w:tcBorders>
              <w:bottom w:val="single" w:sz="8" w:space="0" w:color="000000"/>
            </w:tcBorders>
          </w:tcPr>
          <w:p w14:paraId="66228C41" w14:textId="77777777" w:rsidR="00E85BD6" w:rsidRPr="00745634" w:rsidRDefault="00E85BD6" w:rsidP="00EE5AC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340" w:type="dxa"/>
            <w:gridSpan w:val="2"/>
            <w:tcBorders>
              <w:bottom w:val="single" w:sz="8" w:space="0" w:color="000000"/>
            </w:tcBorders>
          </w:tcPr>
          <w:p w14:paraId="566B7CBE" w14:textId="77777777" w:rsidR="00E85BD6" w:rsidRPr="00745634" w:rsidRDefault="00E85BD6" w:rsidP="00EE5AC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ime to Late Seizure </w:t>
            </w:r>
          </w:p>
          <w:p w14:paraId="749D6AC6" w14:textId="77777777" w:rsidR="00E85BD6" w:rsidRPr="00745634" w:rsidRDefault="00E85BD6" w:rsidP="00EE5AC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Cox Proportional Hazards</w:t>
            </w:r>
          </w:p>
        </w:tc>
        <w:tc>
          <w:tcPr>
            <w:tcW w:w="616" w:type="dxa"/>
            <w:tcBorders>
              <w:bottom w:val="single" w:sz="8" w:space="0" w:color="000000"/>
            </w:tcBorders>
          </w:tcPr>
          <w:p w14:paraId="56162165" w14:textId="77777777" w:rsidR="00E85BD6" w:rsidRPr="00745634" w:rsidRDefault="00E85BD6" w:rsidP="00EE5AC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354" w:type="dxa"/>
            <w:gridSpan w:val="2"/>
            <w:tcBorders>
              <w:bottom w:val="single" w:sz="8" w:space="0" w:color="000000"/>
            </w:tcBorders>
          </w:tcPr>
          <w:p w14:paraId="2A0BF616" w14:textId="77777777" w:rsidR="00E85BD6" w:rsidRPr="00745634" w:rsidRDefault="00E85BD6" w:rsidP="00EE5AC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Initial Seizure Frequency</w:t>
            </w:r>
          </w:p>
          <w:p w14:paraId="27EC6E07" w14:textId="77777777" w:rsidR="00E85BD6" w:rsidRPr="00745634" w:rsidRDefault="00E85BD6" w:rsidP="00EE5AC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(1+ vs. 0)</w:t>
            </w:r>
          </w:p>
          <w:p w14:paraId="3445D9B0" w14:textId="77777777" w:rsidR="00E85BD6" w:rsidRPr="00745634" w:rsidRDefault="00E85BD6" w:rsidP="00EE5AC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Logistic Regression</w:t>
            </w:r>
          </w:p>
        </w:tc>
        <w:tc>
          <w:tcPr>
            <w:tcW w:w="616" w:type="dxa"/>
            <w:tcBorders>
              <w:bottom w:val="single" w:sz="8" w:space="0" w:color="000000"/>
            </w:tcBorders>
          </w:tcPr>
          <w:p w14:paraId="76BCF1ED" w14:textId="77777777" w:rsidR="00E85BD6" w:rsidRPr="00745634" w:rsidRDefault="00E85BD6" w:rsidP="00EE5AC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354" w:type="dxa"/>
            <w:gridSpan w:val="2"/>
            <w:tcBorders>
              <w:bottom w:val="single" w:sz="8" w:space="0" w:color="000000"/>
            </w:tcBorders>
          </w:tcPr>
          <w:p w14:paraId="499A0BC1" w14:textId="77777777" w:rsidR="00E85BD6" w:rsidRPr="00745634" w:rsidRDefault="00E85BD6" w:rsidP="00EE5AC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Average Seizure Frequency</w:t>
            </w:r>
          </w:p>
          <w:p w14:paraId="35C1D24A" w14:textId="77777777" w:rsidR="00E85BD6" w:rsidRPr="00745634" w:rsidRDefault="00E85BD6" w:rsidP="00EE5AC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Over 1</w:t>
            </w: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>st</w:t>
            </w: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6 months</w:t>
            </w:r>
          </w:p>
          <w:p w14:paraId="67AD3F4A" w14:textId="77777777" w:rsidR="00E85BD6" w:rsidRPr="00745634" w:rsidRDefault="00E85BD6" w:rsidP="00EE5AC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(Any vs. 0)</w:t>
            </w:r>
          </w:p>
          <w:p w14:paraId="7C61F4FD" w14:textId="77777777" w:rsidR="00E85BD6" w:rsidRPr="00745634" w:rsidRDefault="00E85BD6" w:rsidP="00EE5AC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Logistic Regression</w:t>
            </w:r>
          </w:p>
        </w:tc>
      </w:tr>
      <w:tr w:rsidR="00E85BD6" w:rsidRPr="00745634" w14:paraId="7D8C8082" w14:textId="77777777" w:rsidTr="00737A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0E1A05BC" w14:textId="77777777" w:rsidR="00E85BD6" w:rsidRPr="00745634" w:rsidRDefault="00E85BD6" w:rsidP="00EE5AC5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</w:p>
        </w:tc>
        <w:tc>
          <w:tcPr>
            <w:tcW w:w="63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175ABFFC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162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0F83F35A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Odds Ratio</w:t>
            </w:r>
          </w:p>
          <w:p w14:paraId="541B7E23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(95% CI)</w:t>
            </w:r>
          </w:p>
        </w:tc>
        <w:tc>
          <w:tcPr>
            <w:tcW w:w="81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3DC2F8A1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P-value</w:t>
            </w:r>
          </w:p>
        </w:tc>
        <w:tc>
          <w:tcPr>
            <w:tcW w:w="54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7BC91240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162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6BCE1250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Hazard Ratio</w:t>
            </w:r>
          </w:p>
          <w:p w14:paraId="5BA18B03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(95% CI)</w:t>
            </w:r>
          </w:p>
        </w:tc>
        <w:tc>
          <w:tcPr>
            <w:tcW w:w="72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5F5EC6FB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P-value</w:t>
            </w:r>
          </w:p>
        </w:tc>
        <w:tc>
          <w:tcPr>
            <w:tcW w:w="616" w:type="dxa"/>
            <w:tcBorders>
              <w:bottom w:val="single" w:sz="8" w:space="0" w:color="000000"/>
            </w:tcBorders>
            <w:shd w:val="clear" w:color="auto" w:fill="auto"/>
          </w:tcPr>
          <w:p w14:paraId="520483AB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1650" w:type="dxa"/>
            <w:tcBorders>
              <w:bottom w:val="single" w:sz="8" w:space="0" w:color="000000"/>
            </w:tcBorders>
            <w:shd w:val="clear" w:color="auto" w:fill="auto"/>
            <w:hideMark/>
          </w:tcPr>
          <w:p w14:paraId="123C13F6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Odds Ratio</w:t>
            </w:r>
          </w:p>
          <w:p w14:paraId="25D679DE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(95% CI)</w:t>
            </w:r>
          </w:p>
        </w:tc>
        <w:tc>
          <w:tcPr>
            <w:tcW w:w="704" w:type="dxa"/>
            <w:tcBorders>
              <w:bottom w:val="single" w:sz="8" w:space="0" w:color="000000"/>
            </w:tcBorders>
            <w:shd w:val="clear" w:color="auto" w:fill="auto"/>
            <w:hideMark/>
          </w:tcPr>
          <w:p w14:paraId="300E07A6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P-value</w:t>
            </w:r>
          </w:p>
        </w:tc>
        <w:tc>
          <w:tcPr>
            <w:tcW w:w="616" w:type="dxa"/>
            <w:tcBorders>
              <w:bottom w:val="single" w:sz="8" w:space="0" w:color="000000"/>
            </w:tcBorders>
            <w:shd w:val="clear" w:color="auto" w:fill="auto"/>
          </w:tcPr>
          <w:p w14:paraId="25484884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165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6112C84B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Odds Ratio</w:t>
            </w:r>
          </w:p>
          <w:p w14:paraId="289AC502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(95% CI)</w:t>
            </w:r>
          </w:p>
        </w:tc>
        <w:tc>
          <w:tcPr>
            <w:tcW w:w="70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54849672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P-value</w:t>
            </w:r>
          </w:p>
        </w:tc>
      </w:tr>
      <w:tr w:rsidR="00E85BD6" w:rsidRPr="00745634" w14:paraId="6BB03519" w14:textId="77777777" w:rsidTr="00737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122AE70D" w14:textId="77777777" w:rsidR="00E85BD6" w:rsidRPr="00745634" w:rsidRDefault="00E85BD6" w:rsidP="00EE5AC5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Deletion 1p</w:t>
            </w:r>
          </w:p>
        </w:tc>
        <w:tc>
          <w:tcPr>
            <w:tcW w:w="630" w:type="dxa"/>
            <w:tcBorders>
              <w:top w:val="single" w:sz="8" w:space="0" w:color="000000"/>
              <w:bottom w:val="single" w:sz="8" w:space="0" w:color="000000"/>
            </w:tcBorders>
          </w:tcPr>
          <w:p w14:paraId="12EE9FE3" w14:textId="77777777" w:rsidR="00E85BD6" w:rsidRPr="00003172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1620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677889D9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2.52 (1.52, 4.16)</w:t>
            </w:r>
          </w:p>
        </w:tc>
        <w:tc>
          <w:tcPr>
            <w:tcW w:w="810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164D477D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540" w:type="dxa"/>
            <w:tcBorders>
              <w:top w:val="single" w:sz="8" w:space="0" w:color="000000"/>
              <w:bottom w:val="single" w:sz="8" w:space="0" w:color="000000"/>
            </w:tcBorders>
          </w:tcPr>
          <w:p w14:paraId="2DBC5157" w14:textId="77777777" w:rsidR="00E85BD6" w:rsidRPr="00003172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89</w:t>
            </w:r>
          </w:p>
        </w:tc>
        <w:tc>
          <w:tcPr>
            <w:tcW w:w="1620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2C8942A9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0.72 (0.35, 1.52)</w:t>
            </w:r>
          </w:p>
        </w:tc>
        <w:tc>
          <w:tcPr>
            <w:tcW w:w="720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28CF0EE2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16" w:type="dxa"/>
            <w:tcBorders>
              <w:top w:val="single" w:sz="8" w:space="0" w:color="000000"/>
              <w:bottom w:val="single" w:sz="8" w:space="0" w:color="000000"/>
            </w:tcBorders>
          </w:tcPr>
          <w:p w14:paraId="2A7AC480" w14:textId="77777777" w:rsidR="00E85BD6" w:rsidRPr="00003172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1650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42D13885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50 (0.88, 2.55)</w:t>
            </w:r>
          </w:p>
        </w:tc>
        <w:tc>
          <w:tcPr>
            <w:tcW w:w="704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6F720DDF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0.838</w:t>
            </w:r>
          </w:p>
        </w:tc>
        <w:tc>
          <w:tcPr>
            <w:tcW w:w="616" w:type="dxa"/>
            <w:tcBorders>
              <w:top w:val="single" w:sz="8" w:space="0" w:color="000000"/>
              <w:bottom w:val="single" w:sz="8" w:space="0" w:color="000000"/>
            </w:tcBorders>
          </w:tcPr>
          <w:p w14:paraId="058B0FC3" w14:textId="77777777" w:rsidR="00E85BD6" w:rsidRPr="00003172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1650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42E8671C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0.87 (0.51, 1.47)</w:t>
            </w:r>
          </w:p>
        </w:tc>
        <w:tc>
          <w:tcPr>
            <w:tcW w:w="704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68C86AA5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E85BD6" w:rsidRPr="00745634" w14:paraId="0C4C59D0" w14:textId="77777777" w:rsidTr="00737A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61F1F545" w14:textId="77777777" w:rsidR="00E85BD6" w:rsidRPr="00745634" w:rsidRDefault="00E85BD6" w:rsidP="00EE5AC5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Deletion 19q</w:t>
            </w:r>
          </w:p>
        </w:tc>
        <w:tc>
          <w:tcPr>
            <w:tcW w:w="63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1A5B3534" w14:textId="77777777" w:rsidR="00E85BD6" w:rsidRPr="00003172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162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3814DD43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0.96 (0.58, 1.58)</w:t>
            </w:r>
          </w:p>
        </w:tc>
        <w:tc>
          <w:tcPr>
            <w:tcW w:w="81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13793739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54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2C483E0E" w14:textId="77777777" w:rsidR="00E85BD6" w:rsidRPr="00003172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89</w:t>
            </w:r>
          </w:p>
        </w:tc>
        <w:tc>
          <w:tcPr>
            <w:tcW w:w="162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6A816956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0.75 (0.43, 1.33)</w:t>
            </w:r>
          </w:p>
        </w:tc>
        <w:tc>
          <w:tcPr>
            <w:tcW w:w="72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01B308AC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16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4C606EB3" w14:textId="77777777" w:rsidR="00E85BD6" w:rsidRPr="00003172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165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2A83960F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4 (0.62, 1.72)</w:t>
            </w:r>
          </w:p>
        </w:tc>
        <w:tc>
          <w:tcPr>
            <w:tcW w:w="70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15207D71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16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1A79102D" w14:textId="77777777" w:rsidR="00E85BD6" w:rsidRPr="00003172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165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316E43B3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2 (0.59, 1.77)</w:t>
            </w:r>
          </w:p>
        </w:tc>
        <w:tc>
          <w:tcPr>
            <w:tcW w:w="70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6E27EA17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E85BD6" w:rsidRPr="00745634" w14:paraId="16F2F57F" w14:textId="77777777" w:rsidTr="00737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681E31F0" w14:textId="77777777" w:rsidR="00E85BD6" w:rsidRPr="00745634" w:rsidRDefault="00E85BD6" w:rsidP="00EE5AC5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athogenic </w:t>
            </w:r>
            <w:r w:rsidRPr="00745634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IDH1</w:t>
            </w: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variant</w:t>
            </w:r>
          </w:p>
        </w:tc>
        <w:tc>
          <w:tcPr>
            <w:tcW w:w="630" w:type="dxa"/>
            <w:tcBorders>
              <w:top w:val="single" w:sz="8" w:space="0" w:color="000000"/>
              <w:bottom w:val="single" w:sz="8" w:space="0" w:color="000000"/>
            </w:tcBorders>
          </w:tcPr>
          <w:p w14:paraId="696EB8EC" w14:textId="77777777" w:rsidR="00E85BD6" w:rsidRPr="00003172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1620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57B935C9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2.95 (1.35, 6.46)</w:t>
            </w:r>
          </w:p>
        </w:tc>
        <w:tc>
          <w:tcPr>
            <w:tcW w:w="810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77514A1D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0.04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540" w:type="dxa"/>
            <w:tcBorders>
              <w:top w:val="single" w:sz="8" w:space="0" w:color="000000"/>
              <w:bottom w:val="single" w:sz="8" w:space="0" w:color="000000"/>
            </w:tcBorders>
          </w:tcPr>
          <w:p w14:paraId="04954289" w14:textId="77777777" w:rsidR="00E85BD6" w:rsidRPr="00003172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89</w:t>
            </w:r>
          </w:p>
        </w:tc>
        <w:tc>
          <w:tcPr>
            <w:tcW w:w="1620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6D2628F4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0.56 (0.20, 1.61)</w:t>
            </w:r>
          </w:p>
        </w:tc>
        <w:tc>
          <w:tcPr>
            <w:tcW w:w="720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6BFE18C4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16" w:type="dxa"/>
            <w:tcBorders>
              <w:top w:val="single" w:sz="8" w:space="0" w:color="000000"/>
              <w:bottom w:val="single" w:sz="8" w:space="0" w:color="000000"/>
            </w:tcBorders>
          </w:tcPr>
          <w:p w14:paraId="0E09086C" w14:textId="77777777" w:rsidR="00E85BD6" w:rsidRPr="00003172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1650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0B94DC66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77 (0.80, 3.91)</w:t>
            </w:r>
          </w:p>
        </w:tc>
        <w:tc>
          <w:tcPr>
            <w:tcW w:w="704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68D7DB44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0.838</w:t>
            </w:r>
          </w:p>
        </w:tc>
        <w:tc>
          <w:tcPr>
            <w:tcW w:w="616" w:type="dxa"/>
            <w:tcBorders>
              <w:top w:val="single" w:sz="8" w:space="0" w:color="000000"/>
              <w:bottom w:val="single" w:sz="8" w:space="0" w:color="000000"/>
            </w:tcBorders>
          </w:tcPr>
          <w:p w14:paraId="3C03B1F8" w14:textId="77777777" w:rsidR="00E85BD6" w:rsidRPr="00003172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1650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74CF5101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0.26 (0.09, 0.76)</w:t>
            </w:r>
          </w:p>
        </w:tc>
        <w:tc>
          <w:tcPr>
            <w:tcW w:w="704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5063925E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0.102</w:t>
            </w:r>
          </w:p>
        </w:tc>
      </w:tr>
      <w:tr w:rsidR="00E85BD6" w:rsidRPr="00745634" w14:paraId="691DA938" w14:textId="77777777" w:rsidTr="00737A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01C0B858" w14:textId="77777777" w:rsidR="00E85BD6" w:rsidRPr="00745634" w:rsidRDefault="00E85BD6" w:rsidP="00EE5AC5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MGMT</w:t>
            </w: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promoter methylation</w:t>
            </w:r>
          </w:p>
        </w:tc>
        <w:tc>
          <w:tcPr>
            <w:tcW w:w="63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596CCC14" w14:textId="77777777" w:rsidR="00E85BD6" w:rsidRPr="00003172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162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3DDDF961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13 (0.77, 1.67)</w:t>
            </w:r>
          </w:p>
        </w:tc>
        <w:tc>
          <w:tcPr>
            <w:tcW w:w="81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07B4CE1E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54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3E53FA23" w14:textId="77777777" w:rsidR="00E85BD6" w:rsidRPr="00003172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89</w:t>
            </w:r>
          </w:p>
        </w:tc>
        <w:tc>
          <w:tcPr>
            <w:tcW w:w="162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36AFF51F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0.75 (0.47, 1.20)</w:t>
            </w:r>
          </w:p>
        </w:tc>
        <w:tc>
          <w:tcPr>
            <w:tcW w:w="72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175B6907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16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28D8DEF4" w14:textId="77777777" w:rsidR="00E85BD6" w:rsidRPr="00003172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165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22EDECF7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1 (0.69, 1.47)</w:t>
            </w:r>
          </w:p>
        </w:tc>
        <w:tc>
          <w:tcPr>
            <w:tcW w:w="70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1CA88DA9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16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094F3C47" w14:textId="77777777" w:rsidR="00E85BD6" w:rsidRPr="00003172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165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3FC825E4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2 (0.70, 1.48)</w:t>
            </w:r>
          </w:p>
        </w:tc>
        <w:tc>
          <w:tcPr>
            <w:tcW w:w="70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7C627B35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E85BD6" w:rsidRPr="00745634" w14:paraId="2902AF1F" w14:textId="77777777" w:rsidTr="00737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tcBorders>
              <w:top w:val="single" w:sz="8" w:space="0" w:color="000000"/>
              <w:bottom w:val="single" w:sz="8" w:space="0" w:color="000000"/>
            </w:tcBorders>
            <w:hideMark/>
          </w:tcPr>
          <w:p w14:paraId="31F1CB0C" w14:textId="77777777" w:rsidR="00E85BD6" w:rsidRPr="00745634" w:rsidRDefault="00E85BD6" w:rsidP="00EE5AC5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ki-67 expression (per 10% increase)</w:t>
            </w:r>
          </w:p>
        </w:tc>
        <w:tc>
          <w:tcPr>
            <w:tcW w:w="630" w:type="dxa"/>
            <w:tcBorders>
              <w:top w:val="single" w:sz="8" w:space="0" w:color="000000"/>
              <w:bottom w:val="single" w:sz="8" w:space="0" w:color="000000"/>
            </w:tcBorders>
          </w:tcPr>
          <w:p w14:paraId="24074EF2" w14:textId="77777777" w:rsidR="00E85BD6" w:rsidRPr="00003172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1620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476C6D9C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1 (0.93, 1.08)</w:t>
            </w:r>
          </w:p>
        </w:tc>
        <w:tc>
          <w:tcPr>
            <w:tcW w:w="810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25B5CF64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540" w:type="dxa"/>
            <w:tcBorders>
              <w:top w:val="single" w:sz="8" w:space="0" w:color="000000"/>
              <w:bottom w:val="single" w:sz="8" w:space="0" w:color="000000"/>
            </w:tcBorders>
          </w:tcPr>
          <w:p w14:paraId="4AE20160" w14:textId="77777777" w:rsidR="00E85BD6" w:rsidRPr="00003172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89</w:t>
            </w:r>
          </w:p>
        </w:tc>
        <w:tc>
          <w:tcPr>
            <w:tcW w:w="1620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5B5B95BE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1 (0.93, 1.10)</w:t>
            </w:r>
          </w:p>
        </w:tc>
        <w:tc>
          <w:tcPr>
            <w:tcW w:w="720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638C7A01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16" w:type="dxa"/>
            <w:tcBorders>
              <w:top w:val="single" w:sz="8" w:space="0" w:color="000000"/>
              <w:bottom w:val="single" w:sz="8" w:space="0" w:color="000000"/>
            </w:tcBorders>
          </w:tcPr>
          <w:p w14:paraId="1F316C5B" w14:textId="77777777" w:rsidR="00E85BD6" w:rsidRPr="00003172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1650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4616996D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0.99 (0.92, 1.07)</w:t>
            </w:r>
          </w:p>
        </w:tc>
        <w:tc>
          <w:tcPr>
            <w:tcW w:w="704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6C08D78B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16" w:type="dxa"/>
            <w:tcBorders>
              <w:top w:val="single" w:sz="8" w:space="0" w:color="000000"/>
              <w:bottom w:val="single" w:sz="8" w:space="0" w:color="000000"/>
            </w:tcBorders>
          </w:tcPr>
          <w:p w14:paraId="2A41CD62" w14:textId="77777777" w:rsidR="00E85BD6" w:rsidRPr="00003172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1650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3970F302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0.97 (0.89, 1.05)</w:t>
            </w:r>
          </w:p>
        </w:tc>
        <w:tc>
          <w:tcPr>
            <w:tcW w:w="704" w:type="dxa"/>
            <w:tcBorders>
              <w:top w:val="single" w:sz="8" w:space="0" w:color="000000"/>
              <w:bottom w:val="single" w:sz="8" w:space="0" w:color="000000"/>
            </w:tcBorders>
            <w:vAlign w:val="center"/>
            <w:hideMark/>
          </w:tcPr>
          <w:p w14:paraId="3D27555D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E85BD6" w:rsidRPr="00745634" w14:paraId="758C1283" w14:textId="77777777" w:rsidTr="00737A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hideMark/>
          </w:tcPr>
          <w:p w14:paraId="67050609" w14:textId="77777777" w:rsidR="00E85BD6" w:rsidRPr="00745634" w:rsidRDefault="00E85BD6" w:rsidP="00EE5AC5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EGFR</w:t>
            </w: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amplification</w:t>
            </w:r>
          </w:p>
        </w:tc>
        <w:tc>
          <w:tcPr>
            <w:tcW w:w="63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46C575F0" w14:textId="77777777" w:rsidR="00E85BD6" w:rsidRPr="00003172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162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204A5CE5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60 (1.13, 2.26)</w:t>
            </w:r>
          </w:p>
        </w:tc>
        <w:tc>
          <w:tcPr>
            <w:tcW w:w="81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5FDA7576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0.04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54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5AD91984" w14:textId="77777777" w:rsidR="00E85BD6" w:rsidRPr="00003172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89</w:t>
            </w:r>
          </w:p>
        </w:tc>
        <w:tc>
          <w:tcPr>
            <w:tcW w:w="162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55B4BB23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0.85 (0.59, 1.23)</w:t>
            </w:r>
          </w:p>
        </w:tc>
        <w:tc>
          <w:tcPr>
            <w:tcW w:w="72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117C13EC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16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6014EEEB" w14:textId="77777777" w:rsidR="00E85BD6" w:rsidRPr="00003172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165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1E1E9154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50 (0.97, 2.32)</w:t>
            </w:r>
          </w:p>
        </w:tc>
        <w:tc>
          <w:tcPr>
            <w:tcW w:w="70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15BA02D5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0.461</w:t>
            </w:r>
          </w:p>
        </w:tc>
        <w:tc>
          <w:tcPr>
            <w:tcW w:w="616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1C0B6B84" w14:textId="77777777" w:rsidR="00E85BD6" w:rsidRPr="00003172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165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7D285B06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8 (0.74, 1.57)</w:t>
            </w:r>
          </w:p>
        </w:tc>
        <w:tc>
          <w:tcPr>
            <w:tcW w:w="70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center"/>
            <w:hideMark/>
          </w:tcPr>
          <w:p w14:paraId="1038FE9A" w14:textId="77777777" w:rsidR="00E85BD6" w:rsidRPr="00745634" w:rsidRDefault="00E85BD6" w:rsidP="00EE5AC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E85BD6" w:rsidRPr="00745634" w14:paraId="4C209167" w14:textId="77777777" w:rsidTr="00737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tcBorders>
              <w:top w:val="single" w:sz="8" w:space="0" w:color="000000"/>
            </w:tcBorders>
            <w:hideMark/>
          </w:tcPr>
          <w:p w14:paraId="19AF311D" w14:textId="77777777" w:rsidR="00E85BD6" w:rsidRPr="00745634" w:rsidRDefault="00E85BD6" w:rsidP="00EE5AC5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745634">
              <w:rPr>
                <w:rFonts w:ascii="Times New Roman" w:eastAsia="Times New Roman" w:hAnsi="Times New Roman" w:cs="Times New Roman"/>
                <w:sz w:val="20"/>
                <w:szCs w:val="20"/>
              </w:rPr>
              <w:t>p53 expression (per 10% increase)</w:t>
            </w:r>
          </w:p>
        </w:tc>
        <w:tc>
          <w:tcPr>
            <w:tcW w:w="630" w:type="dxa"/>
            <w:tcBorders>
              <w:top w:val="single" w:sz="8" w:space="0" w:color="000000"/>
            </w:tcBorders>
          </w:tcPr>
          <w:p w14:paraId="70FBF362" w14:textId="77777777" w:rsidR="00E85BD6" w:rsidRPr="00003172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1620" w:type="dxa"/>
            <w:tcBorders>
              <w:top w:val="single" w:sz="8" w:space="0" w:color="000000"/>
            </w:tcBorders>
            <w:vAlign w:val="center"/>
            <w:hideMark/>
          </w:tcPr>
          <w:p w14:paraId="0CB4EC3E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0.96 (0.90, 1.02)</w:t>
            </w:r>
          </w:p>
        </w:tc>
        <w:tc>
          <w:tcPr>
            <w:tcW w:w="810" w:type="dxa"/>
            <w:tcBorders>
              <w:top w:val="single" w:sz="8" w:space="0" w:color="000000"/>
            </w:tcBorders>
            <w:vAlign w:val="center"/>
            <w:hideMark/>
          </w:tcPr>
          <w:p w14:paraId="13D7C0E5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0.669</w:t>
            </w:r>
          </w:p>
        </w:tc>
        <w:tc>
          <w:tcPr>
            <w:tcW w:w="540" w:type="dxa"/>
            <w:tcBorders>
              <w:top w:val="single" w:sz="8" w:space="0" w:color="000000"/>
            </w:tcBorders>
          </w:tcPr>
          <w:p w14:paraId="570FD7C6" w14:textId="77777777" w:rsidR="00E85BD6" w:rsidRPr="00003172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89</w:t>
            </w:r>
          </w:p>
        </w:tc>
        <w:tc>
          <w:tcPr>
            <w:tcW w:w="1620" w:type="dxa"/>
            <w:tcBorders>
              <w:top w:val="single" w:sz="8" w:space="0" w:color="000000"/>
            </w:tcBorders>
            <w:vAlign w:val="center"/>
            <w:hideMark/>
          </w:tcPr>
          <w:p w14:paraId="15D5A4D1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0.97 (0.91, 1.03)</w:t>
            </w:r>
          </w:p>
        </w:tc>
        <w:tc>
          <w:tcPr>
            <w:tcW w:w="720" w:type="dxa"/>
            <w:tcBorders>
              <w:top w:val="single" w:sz="8" w:space="0" w:color="000000"/>
            </w:tcBorders>
            <w:vAlign w:val="center"/>
            <w:hideMark/>
          </w:tcPr>
          <w:p w14:paraId="4020B041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16" w:type="dxa"/>
            <w:tcBorders>
              <w:top w:val="single" w:sz="8" w:space="0" w:color="000000"/>
            </w:tcBorders>
          </w:tcPr>
          <w:p w14:paraId="41168EA5" w14:textId="77777777" w:rsidR="00E85BD6" w:rsidRPr="00003172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1650" w:type="dxa"/>
            <w:tcBorders>
              <w:top w:val="single" w:sz="8" w:space="0" w:color="000000"/>
            </w:tcBorders>
            <w:vAlign w:val="center"/>
            <w:hideMark/>
          </w:tcPr>
          <w:p w14:paraId="196B3266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0.96 (0.90, 1.03)</w:t>
            </w:r>
          </w:p>
        </w:tc>
        <w:tc>
          <w:tcPr>
            <w:tcW w:w="704" w:type="dxa"/>
            <w:tcBorders>
              <w:top w:val="single" w:sz="8" w:space="0" w:color="000000"/>
            </w:tcBorders>
            <w:vAlign w:val="center"/>
            <w:hideMark/>
          </w:tcPr>
          <w:p w14:paraId="40794075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16" w:type="dxa"/>
            <w:tcBorders>
              <w:top w:val="single" w:sz="8" w:space="0" w:color="000000"/>
            </w:tcBorders>
          </w:tcPr>
          <w:p w14:paraId="06AA9456" w14:textId="77777777" w:rsidR="00E85BD6" w:rsidRPr="00003172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1650" w:type="dxa"/>
            <w:tcBorders>
              <w:top w:val="single" w:sz="8" w:space="0" w:color="000000"/>
            </w:tcBorders>
            <w:vAlign w:val="center"/>
            <w:hideMark/>
          </w:tcPr>
          <w:p w14:paraId="590953D3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1 (0.95, 1.08)</w:t>
            </w:r>
          </w:p>
        </w:tc>
        <w:tc>
          <w:tcPr>
            <w:tcW w:w="704" w:type="dxa"/>
            <w:tcBorders>
              <w:top w:val="single" w:sz="8" w:space="0" w:color="000000"/>
            </w:tcBorders>
            <w:vAlign w:val="center"/>
            <w:hideMark/>
          </w:tcPr>
          <w:p w14:paraId="55E1A26A" w14:textId="77777777" w:rsidR="00E85BD6" w:rsidRPr="00745634" w:rsidRDefault="00E85BD6" w:rsidP="00EE5AC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03172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</w:tr>
    </w:tbl>
    <w:p w14:paraId="35DFECDE" w14:textId="77777777" w:rsidR="00B05729" w:rsidRDefault="00E85BD6" w:rsidP="00FE32D4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745634">
        <w:rPr>
          <w:rStyle w:val="Heading1Char"/>
        </w:rPr>
        <w:t>Supplementary Table 2. Multivariable analyses examining association between pathogenic variants and seizure incidence or seizure frequency.</w:t>
      </w:r>
      <w:r w:rsidRPr="00745634">
        <w:rPr>
          <w:rFonts w:ascii="Times New Roman" w:hAnsi="Times New Roman" w:cs="Times New Roman"/>
          <w:b/>
          <w:bCs/>
        </w:rPr>
        <w:t xml:space="preserve"> </w:t>
      </w:r>
    </w:p>
    <w:p w14:paraId="5F51537C" w14:textId="7C7F7221" w:rsidR="008E5C7F" w:rsidRPr="00B05729" w:rsidRDefault="00E85BD6" w:rsidP="00FE32D4">
      <w:pPr>
        <w:spacing w:line="480" w:lineRule="auto"/>
        <w:jc w:val="both"/>
        <w:rPr>
          <w:rFonts w:ascii="Times New Roman" w:hAnsi="Times New Roman" w:cs="Times New Roman"/>
          <w:b/>
          <w:bCs/>
        </w:rPr>
        <w:sectPr w:rsidR="008E5C7F" w:rsidRPr="00B05729" w:rsidSect="008E5C7F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745634">
        <w:rPr>
          <w:rFonts w:ascii="Times New Roman" w:hAnsi="Times New Roman" w:cs="Times New Roman"/>
        </w:rPr>
        <w:t xml:space="preserve">All pathogenic variants were included in the same model for each outcome, and complete case analysis was used. All models were adjusted for the following covariates: age, sex, gross total resection, laterality, location (frontal lobe, parietal lobe, temporal lobe, occipital lobe, other), KPS at diagnosis, radiation therapy, chemotherapy (cytotoxic), and chemotherapy (biological target). </w:t>
      </w:r>
      <w:r>
        <w:rPr>
          <w:rFonts w:ascii="Times New Roman" w:hAnsi="Times New Roman" w:cs="Times New Roman"/>
        </w:rPr>
        <w:t xml:space="preserve">For </w:t>
      </w:r>
      <w:r>
        <w:rPr>
          <w:rFonts w:ascii="Times New Roman" w:hAnsi="Times New Roman" w:cs="Times New Roman"/>
        </w:rPr>
        <w:lastRenderedPageBreak/>
        <w:t>Supplementary Table 2A, c</w:t>
      </w:r>
      <w:r w:rsidRPr="00745634">
        <w:rPr>
          <w:rFonts w:ascii="Times New Roman" w:hAnsi="Times New Roman" w:cs="Times New Roman"/>
        </w:rPr>
        <w:t xml:space="preserve">omplete case analysis for the molecular markers resulted in only 49.6% (471/950) of patients being included in the analysis. Holm’s method was used to correct for multiple comparisons. Significant </w:t>
      </w:r>
      <w:r w:rsidRPr="009C1940">
        <w:rPr>
          <w:rFonts w:ascii="Times New Roman" w:hAnsi="Times New Roman" w:cs="Times New Roman"/>
          <w:i/>
          <w:iCs/>
        </w:rPr>
        <w:t>p</w:t>
      </w:r>
      <w:r w:rsidRPr="00745634">
        <w:rPr>
          <w:rFonts w:ascii="Times New Roman" w:hAnsi="Times New Roman" w:cs="Times New Roman"/>
        </w:rPr>
        <w:t>-values were determined at α = 0.05 denoted by *.</w:t>
      </w:r>
      <w:r>
        <w:rPr>
          <w:rFonts w:ascii="Times New Roman" w:hAnsi="Times New Roman" w:cs="Times New Roman"/>
        </w:rPr>
        <w:t xml:space="preserve"> </w:t>
      </w:r>
      <w:r w:rsidRPr="00BF13B6">
        <w:rPr>
          <w:rFonts w:ascii="Times New Roman" w:hAnsi="Times New Roman" w:cs="Times New Roman"/>
        </w:rPr>
        <w:t>Missing data were handled in Supplementary Table 2A) without imputation and 2B) with multiple imputation.</w:t>
      </w:r>
    </w:p>
    <w:p w14:paraId="4F5049C7" w14:textId="3B694DF1" w:rsidR="001E2BE5" w:rsidRPr="00745634" w:rsidRDefault="00A70D12" w:rsidP="001E2BE5">
      <w:pPr>
        <w:pStyle w:val="HTMLPreformatted"/>
        <w:shd w:val="clear" w:color="auto" w:fill="FFFFFF"/>
        <w:rPr>
          <w:rFonts w:ascii="Times New Roman" w:hAnsi="Times New Roman" w:cs="Times New Roman"/>
          <w:color w:val="C00000"/>
          <w:sz w:val="18"/>
          <w:szCs w:val="18"/>
        </w:rPr>
      </w:pPr>
      <w:r w:rsidRPr="00745634">
        <w:rPr>
          <w:rFonts w:ascii="Times New Roman" w:hAnsi="Times New Roman" w:cs="Times New Roman"/>
          <w:noProof/>
          <w:color w:val="C00000"/>
          <w:sz w:val="18"/>
          <w:szCs w:val="18"/>
          <w14:ligatures w14:val="standardContextual"/>
        </w:rPr>
        <w:lastRenderedPageBreak/>
        <w:drawing>
          <wp:inline distT="0" distB="0" distL="0" distR="0" wp14:anchorId="51DFF483" wp14:editId="591C0B60">
            <wp:extent cx="5943600" cy="3666490"/>
            <wp:effectExtent l="0" t="0" r="0" b="3810"/>
            <wp:docPr id="1879250749" name="Picture 1" descr="A graph with different colored lines and dot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79250749" name="Picture 1" descr="A graph with different colored lines and dots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66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2B40F1" w14:textId="77777777" w:rsidR="001E2BE5" w:rsidRPr="00745634" w:rsidRDefault="001E2BE5" w:rsidP="001E2BE5">
      <w:pPr>
        <w:spacing w:line="276" w:lineRule="auto"/>
        <w:rPr>
          <w:rFonts w:ascii="Times New Roman" w:hAnsi="Times New Roman" w:cs="Times New Roman"/>
          <w:color w:val="C00000"/>
        </w:rPr>
      </w:pPr>
    </w:p>
    <w:p w14:paraId="5B3FBBC0" w14:textId="34A4C672" w:rsidR="005C5C4D" w:rsidRPr="00745634" w:rsidRDefault="001E2BE5" w:rsidP="00FE32D4">
      <w:pPr>
        <w:pStyle w:val="Heading1"/>
        <w:jc w:val="both"/>
      </w:pPr>
      <w:bookmarkStart w:id="1" w:name="_Toc206593147"/>
      <w:r w:rsidRPr="00745634">
        <w:t xml:space="preserve">Supplementary Figure 1. </w:t>
      </w:r>
      <w:r w:rsidR="00D71516" w:rsidRPr="00745634">
        <w:t xml:space="preserve">Distribution of exome variants </w:t>
      </w:r>
      <w:r w:rsidR="005C0829" w:rsidRPr="00745634">
        <w:t>by patient sample.</w:t>
      </w:r>
      <w:bookmarkEnd w:id="1"/>
      <w:r w:rsidR="005C0829" w:rsidRPr="00745634">
        <w:t xml:space="preserve"> </w:t>
      </w:r>
    </w:p>
    <w:p w14:paraId="54673BBC" w14:textId="17C42803" w:rsidR="001E2BE5" w:rsidRPr="00745634" w:rsidRDefault="00204986" w:rsidP="00FE32D4">
      <w:pPr>
        <w:spacing w:line="480" w:lineRule="auto"/>
        <w:jc w:val="both"/>
        <w:rPr>
          <w:rFonts w:ascii="Times New Roman" w:hAnsi="Times New Roman" w:cs="Times New Roman"/>
        </w:rPr>
      </w:pPr>
      <w:r w:rsidRPr="00745634">
        <w:rPr>
          <w:rFonts w:ascii="Times New Roman" w:hAnsi="Times New Roman" w:cs="Times New Roman"/>
        </w:rPr>
        <w:t xml:space="preserve">Whole-exome sequencing of </w:t>
      </w:r>
      <w:r w:rsidR="005C0829" w:rsidRPr="00745634">
        <w:rPr>
          <w:rFonts w:ascii="Times New Roman" w:hAnsi="Times New Roman" w:cs="Times New Roman"/>
        </w:rPr>
        <w:t xml:space="preserve">83 patient samples </w:t>
      </w:r>
      <w:r w:rsidR="00D96174" w:rsidRPr="00745634">
        <w:rPr>
          <w:rFonts w:ascii="Times New Roman" w:hAnsi="Times New Roman" w:cs="Times New Roman"/>
        </w:rPr>
        <w:t>was</w:t>
      </w:r>
      <w:r w:rsidR="005C0829" w:rsidRPr="00745634">
        <w:rPr>
          <w:rFonts w:ascii="Times New Roman" w:hAnsi="Times New Roman" w:cs="Times New Roman"/>
        </w:rPr>
        <w:t xml:space="preserve"> included. Exome variants included CNAs, fusions, and mutations or SNVs. </w:t>
      </w:r>
      <w:r w:rsidR="00A22071" w:rsidRPr="00745634">
        <w:rPr>
          <w:rFonts w:ascii="Times New Roman" w:hAnsi="Times New Roman" w:cs="Times New Roman"/>
        </w:rPr>
        <w:t xml:space="preserve">Patient samples were stratified by seizure incidence and color-coded accordingly (No Seizure = red, Early Seizure = green, Late Seizure = blue). </w:t>
      </w:r>
      <w:r w:rsidR="00A5255D" w:rsidRPr="00745634">
        <w:rPr>
          <w:rFonts w:ascii="Times New Roman" w:hAnsi="Times New Roman" w:cs="Times New Roman"/>
        </w:rPr>
        <w:t xml:space="preserve">Box plots depict interquartile </w:t>
      </w:r>
      <w:r w:rsidR="00A422D7" w:rsidRPr="00745634">
        <w:rPr>
          <w:rFonts w:ascii="Times New Roman" w:hAnsi="Times New Roman" w:cs="Times New Roman"/>
        </w:rPr>
        <w:t>range</w:t>
      </w:r>
      <w:r w:rsidR="008C3856" w:rsidRPr="00745634">
        <w:rPr>
          <w:rFonts w:ascii="Times New Roman" w:hAnsi="Times New Roman" w:cs="Times New Roman"/>
        </w:rPr>
        <w:t xml:space="preserve"> with median shown as </w:t>
      </w:r>
      <w:r w:rsidR="00A422D7" w:rsidRPr="00745634">
        <w:rPr>
          <w:rFonts w:ascii="Times New Roman" w:hAnsi="Times New Roman" w:cs="Times New Roman"/>
        </w:rPr>
        <w:t xml:space="preserve">horizontal lines inside </w:t>
      </w:r>
      <w:r w:rsidR="008C3856" w:rsidRPr="00745634">
        <w:rPr>
          <w:rFonts w:ascii="Times New Roman" w:hAnsi="Times New Roman" w:cs="Times New Roman"/>
        </w:rPr>
        <w:t xml:space="preserve">the boxes. </w:t>
      </w:r>
      <w:r w:rsidR="00A70D12" w:rsidRPr="00745634">
        <w:rPr>
          <w:rFonts w:ascii="Times New Roman" w:hAnsi="Times New Roman" w:cs="Times New Roman"/>
        </w:rPr>
        <w:t>Total e</w:t>
      </w:r>
      <w:r w:rsidR="001E2BE5" w:rsidRPr="00745634">
        <w:rPr>
          <w:rFonts w:ascii="Times New Roman" w:hAnsi="Times New Roman" w:cs="Times New Roman"/>
        </w:rPr>
        <w:t>xome variant</w:t>
      </w:r>
      <w:r w:rsidR="00A70D12" w:rsidRPr="00745634">
        <w:rPr>
          <w:rFonts w:ascii="Times New Roman" w:hAnsi="Times New Roman" w:cs="Times New Roman"/>
        </w:rPr>
        <w:t xml:space="preserve"> counts</w:t>
      </w:r>
      <w:r w:rsidR="001E2BE5" w:rsidRPr="00745634">
        <w:rPr>
          <w:rFonts w:ascii="Times New Roman" w:hAnsi="Times New Roman" w:cs="Times New Roman"/>
        </w:rPr>
        <w:t xml:space="preserve"> did not differ</w:t>
      </w:r>
      <w:r w:rsidR="00A70D12" w:rsidRPr="00745634">
        <w:rPr>
          <w:rFonts w:ascii="Times New Roman" w:hAnsi="Times New Roman" w:cs="Times New Roman"/>
        </w:rPr>
        <w:t xml:space="preserve"> significantly</w:t>
      </w:r>
      <w:r w:rsidR="001E2BE5" w:rsidRPr="00745634">
        <w:rPr>
          <w:rFonts w:ascii="Times New Roman" w:hAnsi="Times New Roman" w:cs="Times New Roman"/>
        </w:rPr>
        <w:t xml:space="preserve"> based on seizure incidence</w:t>
      </w:r>
      <w:r w:rsidR="00A70D12" w:rsidRPr="00745634">
        <w:rPr>
          <w:rFonts w:ascii="Times New Roman" w:hAnsi="Times New Roman" w:cs="Times New Roman"/>
        </w:rPr>
        <w:t xml:space="preserve"> (Kruskal-</w:t>
      </w:r>
      <w:proofErr w:type="gramStart"/>
      <w:r w:rsidR="00A70D12" w:rsidRPr="00745634">
        <w:rPr>
          <w:rFonts w:ascii="Times New Roman" w:hAnsi="Times New Roman" w:cs="Times New Roman"/>
        </w:rPr>
        <w:t>Wallis</w:t>
      </w:r>
      <w:proofErr w:type="gramEnd"/>
      <w:r w:rsidR="00A70D12" w:rsidRPr="00745634">
        <w:rPr>
          <w:rFonts w:ascii="Times New Roman" w:hAnsi="Times New Roman" w:cs="Times New Roman"/>
        </w:rPr>
        <w:t xml:space="preserve"> rank sum test, </w:t>
      </w:r>
      <w:r w:rsidR="00A70D12" w:rsidRPr="00745634">
        <w:rPr>
          <w:rFonts w:ascii="Times New Roman" w:hAnsi="Times New Roman" w:cs="Times New Roman"/>
          <w:i/>
          <w:iCs/>
        </w:rPr>
        <w:t>p</w:t>
      </w:r>
      <w:r w:rsidR="00DE1209" w:rsidRPr="00745634">
        <w:rPr>
          <w:rFonts w:ascii="Times New Roman" w:hAnsi="Times New Roman" w:cs="Times New Roman"/>
        </w:rPr>
        <w:t xml:space="preserve"> </w:t>
      </w:r>
      <w:r w:rsidR="00A70D12" w:rsidRPr="00745634">
        <w:rPr>
          <w:rFonts w:ascii="Times New Roman" w:hAnsi="Times New Roman" w:cs="Times New Roman"/>
        </w:rPr>
        <w:t>&gt;</w:t>
      </w:r>
      <w:r w:rsidR="00DE1209" w:rsidRPr="00745634">
        <w:rPr>
          <w:rFonts w:ascii="Times New Roman" w:hAnsi="Times New Roman" w:cs="Times New Roman"/>
        </w:rPr>
        <w:t xml:space="preserve"> </w:t>
      </w:r>
      <w:r w:rsidR="008C3856" w:rsidRPr="00745634">
        <w:rPr>
          <w:rFonts w:ascii="Times New Roman" w:hAnsi="Times New Roman" w:cs="Times New Roman"/>
        </w:rPr>
        <w:t>0</w:t>
      </w:r>
      <w:r w:rsidR="00A70D12" w:rsidRPr="00745634">
        <w:rPr>
          <w:rFonts w:ascii="Times New Roman" w:hAnsi="Times New Roman" w:cs="Times New Roman"/>
        </w:rPr>
        <w:t>.05)</w:t>
      </w:r>
      <w:r w:rsidR="001E2BE5" w:rsidRPr="00745634">
        <w:rPr>
          <w:rFonts w:ascii="Times New Roman" w:hAnsi="Times New Roman" w:cs="Times New Roman"/>
        </w:rPr>
        <w:t xml:space="preserve">. </w:t>
      </w:r>
    </w:p>
    <w:p w14:paraId="03B67CF1" w14:textId="4244D473" w:rsidR="00D71516" w:rsidRPr="00745634" w:rsidRDefault="008C3856" w:rsidP="00FE32D4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745634">
        <w:rPr>
          <w:rFonts w:ascii="Times New Roman" w:hAnsi="Times New Roman" w:cs="Times New Roman"/>
        </w:rPr>
        <w:t xml:space="preserve">Abbreviations: </w:t>
      </w:r>
      <w:r w:rsidR="00E34802" w:rsidRPr="00745634">
        <w:rPr>
          <w:rFonts w:ascii="Times New Roman" w:hAnsi="Times New Roman" w:cs="Times New Roman"/>
        </w:rPr>
        <w:t>CNA, Copy number alteration. MGMT, O</w:t>
      </w:r>
      <w:r w:rsidR="00E34802" w:rsidRPr="00745634">
        <w:rPr>
          <w:rFonts w:ascii="Times New Roman" w:hAnsi="Times New Roman" w:cs="Times New Roman"/>
          <w:vertAlign w:val="superscript"/>
        </w:rPr>
        <w:t>6</w:t>
      </w:r>
      <w:r w:rsidR="00E34802" w:rsidRPr="00745634">
        <w:rPr>
          <w:rFonts w:ascii="Times New Roman" w:hAnsi="Times New Roman" w:cs="Times New Roman"/>
        </w:rPr>
        <w:t>-methylguanine DNA methyltransferase.</w:t>
      </w:r>
      <w:r w:rsidR="00E34802" w:rsidRPr="00745634">
        <w:rPr>
          <w:rFonts w:ascii="Times New Roman" w:hAnsi="Times New Roman" w:cs="Times New Roman"/>
          <w:b/>
          <w:bCs/>
        </w:rPr>
        <w:t xml:space="preserve"> </w:t>
      </w:r>
      <w:r w:rsidR="00E34802" w:rsidRPr="00745634">
        <w:rPr>
          <w:rFonts w:ascii="Times New Roman" w:hAnsi="Times New Roman" w:cs="Times New Roman"/>
        </w:rPr>
        <w:t xml:space="preserve">MSI, Microsatellite instability. </w:t>
      </w:r>
      <w:r w:rsidR="00D71516" w:rsidRPr="00745634">
        <w:rPr>
          <w:rFonts w:ascii="Times New Roman" w:hAnsi="Times New Roman" w:cs="Times New Roman"/>
        </w:rPr>
        <w:t xml:space="preserve">SNV, Single nucleotide variant. </w:t>
      </w:r>
    </w:p>
    <w:p w14:paraId="63719677" w14:textId="0AE3D52A" w:rsidR="00E34802" w:rsidRPr="00745634" w:rsidRDefault="00E34802" w:rsidP="00E34802">
      <w:pPr>
        <w:spacing w:line="480" w:lineRule="auto"/>
        <w:rPr>
          <w:rFonts w:ascii="Times New Roman" w:hAnsi="Times New Roman" w:cs="Times New Roman"/>
          <w:b/>
          <w:bCs/>
        </w:rPr>
      </w:pPr>
    </w:p>
    <w:p w14:paraId="608B84C6" w14:textId="77777777" w:rsidR="00E34802" w:rsidRPr="00745634" w:rsidRDefault="00E34802" w:rsidP="001E2BE5">
      <w:pPr>
        <w:spacing w:line="276" w:lineRule="auto"/>
        <w:rPr>
          <w:rFonts w:ascii="Times New Roman" w:hAnsi="Times New Roman" w:cs="Times New Roman"/>
        </w:rPr>
      </w:pPr>
    </w:p>
    <w:p w14:paraId="3E7D8D5E" w14:textId="77777777" w:rsidR="003E406B" w:rsidRPr="00745634" w:rsidRDefault="003E406B">
      <w:pPr>
        <w:rPr>
          <w:rFonts w:ascii="Times New Roman" w:hAnsi="Times New Roman" w:cs="Times New Roman"/>
        </w:rPr>
      </w:pPr>
    </w:p>
    <w:p w14:paraId="0EEE9443" w14:textId="4EE839A9" w:rsidR="00843164" w:rsidRPr="00745634" w:rsidRDefault="00843164" w:rsidP="00457108">
      <w:pPr>
        <w:spacing w:line="276" w:lineRule="auto"/>
        <w:rPr>
          <w:rFonts w:ascii="Times New Roman" w:hAnsi="Times New Roman" w:cs="Times New Roman"/>
          <w:b/>
          <w:bCs/>
        </w:rPr>
      </w:pPr>
    </w:p>
    <w:p w14:paraId="2BD8FAAB" w14:textId="77F21469" w:rsidR="008B40F0" w:rsidRPr="00745634" w:rsidRDefault="008B40F0" w:rsidP="007624E6">
      <w:pPr>
        <w:spacing w:line="276" w:lineRule="auto"/>
        <w:rPr>
          <w:rFonts w:ascii="Times New Roman" w:hAnsi="Times New Roman" w:cs="Times New Roman"/>
          <w:b/>
          <w:bCs/>
        </w:rPr>
      </w:pPr>
    </w:p>
    <w:p w14:paraId="49ABBC14" w14:textId="6EC6326D" w:rsidR="008B40F0" w:rsidRPr="00745634" w:rsidRDefault="4AE5F08F" w:rsidP="006440CD">
      <w:pPr>
        <w:spacing w:line="276" w:lineRule="auto"/>
      </w:pPr>
      <w:r w:rsidRPr="00745634">
        <w:rPr>
          <w:noProof/>
        </w:rPr>
        <w:lastRenderedPageBreak/>
        <w:drawing>
          <wp:inline distT="0" distB="0" distL="0" distR="0" wp14:anchorId="116B1BF9" wp14:editId="69EB9E73">
            <wp:extent cx="5943600" cy="1181100"/>
            <wp:effectExtent l="0" t="0" r="0" b="0"/>
            <wp:docPr id="2066793998" name="drawi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66793998" name="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181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6CC8CCCD" w:rsidRPr="00745634">
        <w:rPr>
          <w:noProof/>
        </w:rPr>
        <w:drawing>
          <wp:inline distT="0" distB="0" distL="0" distR="0" wp14:anchorId="09D734BF" wp14:editId="6C35E052">
            <wp:extent cx="5943600" cy="1409700"/>
            <wp:effectExtent l="0" t="0" r="0" b="0"/>
            <wp:docPr id="493699140" name="drawi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7838953" name="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409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7044C27E" w:rsidRPr="00745634">
        <w:rPr>
          <w:noProof/>
        </w:rPr>
        <w:drawing>
          <wp:inline distT="0" distB="0" distL="0" distR="0" wp14:anchorId="2EE9EF9B" wp14:editId="4F78E6AA">
            <wp:extent cx="5943600" cy="1428750"/>
            <wp:effectExtent l="0" t="0" r="0" b="0"/>
            <wp:docPr id="215624445" name="drawi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1452610" name="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428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475EDF9B" w:rsidRPr="00745634">
        <w:rPr>
          <w:noProof/>
        </w:rPr>
        <w:drawing>
          <wp:inline distT="0" distB="0" distL="0" distR="0" wp14:anchorId="5AC7D0F7" wp14:editId="440002D1">
            <wp:extent cx="5943600" cy="1495425"/>
            <wp:effectExtent l="0" t="0" r="0" b="0"/>
            <wp:docPr id="1599385024" name="drawi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451911" name="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495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6AFAAF" w14:textId="6F088259" w:rsidR="00C11E92" w:rsidRPr="00745634" w:rsidRDefault="00C11E92" w:rsidP="006440CD">
      <w:pPr>
        <w:spacing w:line="276" w:lineRule="auto"/>
      </w:pPr>
    </w:p>
    <w:p w14:paraId="64652833" w14:textId="3B800A44" w:rsidR="005C5C4D" w:rsidRPr="00745634" w:rsidRDefault="33B11A05" w:rsidP="00FE32D4">
      <w:pPr>
        <w:spacing w:line="480" w:lineRule="auto"/>
        <w:jc w:val="both"/>
        <w:rPr>
          <w:rStyle w:val="Heading1Char"/>
          <w:color w:val="000000" w:themeColor="text1"/>
        </w:rPr>
      </w:pPr>
      <w:bookmarkStart w:id="2" w:name="_Toc206593148"/>
      <w:r w:rsidRPr="00745634">
        <w:rPr>
          <w:rStyle w:val="Heading1Char"/>
        </w:rPr>
        <w:t xml:space="preserve">Supplementary Figure </w:t>
      </w:r>
      <w:r w:rsidR="24A5C8EE" w:rsidRPr="00745634">
        <w:rPr>
          <w:rStyle w:val="Heading1Char"/>
        </w:rPr>
        <w:t>2</w:t>
      </w:r>
      <w:r w:rsidRPr="00745634">
        <w:rPr>
          <w:rStyle w:val="Heading1Char"/>
        </w:rPr>
        <w:t xml:space="preserve">. </w:t>
      </w:r>
      <w:r w:rsidRPr="00745634">
        <w:rPr>
          <w:rStyle w:val="Heading1Char"/>
          <w:color w:val="000000" w:themeColor="text1"/>
        </w:rPr>
        <w:t xml:space="preserve">Lollipop genomic plots display </w:t>
      </w:r>
      <w:r w:rsidR="00525D03" w:rsidRPr="00745634">
        <w:rPr>
          <w:rStyle w:val="Heading1Char"/>
          <w:color w:val="000000" w:themeColor="text1"/>
        </w:rPr>
        <w:t>SNVs</w:t>
      </w:r>
      <w:r w:rsidR="14706C9B" w:rsidRPr="00745634">
        <w:rPr>
          <w:rStyle w:val="Heading1Char"/>
          <w:color w:val="000000" w:themeColor="text1"/>
        </w:rPr>
        <w:t xml:space="preserve"> within</w:t>
      </w:r>
      <w:r w:rsidRPr="00745634">
        <w:rPr>
          <w:rStyle w:val="Heading1Char"/>
          <w:color w:val="000000" w:themeColor="text1"/>
        </w:rPr>
        <w:t xml:space="preserve"> </w:t>
      </w:r>
      <w:proofErr w:type="spellStart"/>
      <w:r w:rsidR="1F1670CD" w:rsidRPr="00745634">
        <w:rPr>
          <w:rStyle w:val="Heading1Char"/>
          <w:color w:val="000000" w:themeColor="text1"/>
        </w:rPr>
        <w:t>exonic</w:t>
      </w:r>
      <w:proofErr w:type="spellEnd"/>
      <w:r w:rsidR="1F1670CD" w:rsidRPr="00745634">
        <w:rPr>
          <w:rStyle w:val="Heading1Char"/>
          <w:color w:val="000000" w:themeColor="text1"/>
        </w:rPr>
        <w:t xml:space="preserve"> regions of </w:t>
      </w:r>
      <w:r w:rsidR="78930984" w:rsidRPr="00745634">
        <w:rPr>
          <w:rStyle w:val="Heading1Char"/>
          <w:color w:val="000000" w:themeColor="text1"/>
        </w:rPr>
        <w:t xml:space="preserve">A) </w:t>
      </w:r>
      <w:r w:rsidR="05CCC65D" w:rsidRPr="00745634">
        <w:rPr>
          <w:rStyle w:val="Heading1Char"/>
          <w:i/>
          <w:iCs/>
          <w:color w:val="000000" w:themeColor="text1"/>
        </w:rPr>
        <w:t>PTEN</w:t>
      </w:r>
      <w:r w:rsidR="78930984" w:rsidRPr="00745634">
        <w:rPr>
          <w:rStyle w:val="Heading1Char"/>
          <w:color w:val="000000" w:themeColor="text1"/>
        </w:rPr>
        <w:t xml:space="preserve">, B) </w:t>
      </w:r>
      <w:r w:rsidR="78930984" w:rsidRPr="00745634">
        <w:rPr>
          <w:rStyle w:val="Heading1Char"/>
          <w:i/>
          <w:iCs/>
          <w:color w:val="000000" w:themeColor="text1"/>
        </w:rPr>
        <w:t>PIK3CA</w:t>
      </w:r>
      <w:r w:rsidR="78930984" w:rsidRPr="00745634">
        <w:rPr>
          <w:rStyle w:val="Heading1Char"/>
          <w:color w:val="000000" w:themeColor="text1"/>
        </w:rPr>
        <w:t>, C</w:t>
      </w:r>
      <w:r w:rsidRPr="00745634">
        <w:rPr>
          <w:rStyle w:val="Heading1Char"/>
          <w:color w:val="000000" w:themeColor="text1"/>
        </w:rPr>
        <w:t xml:space="preserve">) </w:t>
      </w:r>
      <w:r w:rsidR="78930984" w:rsidRPr="00745634">
        <w:rPr>
          <w:rStyle w:val="Heading1Char"/>
          <w:i/>
          <w:iCs/>
          <w:color w:val="000000" w:themeColor="text1"/>
        </w:rPr>
        <w:t>TP53</w:t>
      </w:r>
      <w:r w:rsidRPr="00745634">
        <w:rPr>
          <w:rStyle w:val="Heading1Char"/>
          <w:color w:val="000000" w:themeColor="text1"/>
        </w:rPr>
        <w:t xml:space="preserve"> and </w:t>
      </w:r>
      <w:r w:rsidR="78930984" w:rsidRPr="00745634">
        <w:rPr>
          <w:rStyle w:val="Heading1Char"/>
          <w:color w:val="000000" w:themeColor="text1"/>
        </w:rPr>
        <w:t>D</w:t>
      </w:r>
      <w:r w:rsidRPr="00745634">
        <w:rPr>
          <w:rStyle w:val="Heading1Char"/>
          <w:color w:val="000000" w:themeColor="text1"/>
        </w:rPr>
        <w:t xml:space="preserve">) </w:t>
      </w:r>
      <w:r w:rsidR="78930984" w:rsidRPr="00745634">
        <w:rPr>
          <w:rStyle w:val="Heading1Char"/>
          <w:i/>
          <w:iCs/>
          <w:color w:val="000000" w:themeColor="text1"/>
        </w:rPr>
        <w:t>EGFR</w:t>
      </w:r>
      <w:r w:rsidRPr="00745634">
        <w:rPr>
          <w:rStyle w:val="Heading1Char"/>
          <w:color w:val="000000" w:themeColor="text1"/>
        </w:rPr>
        <w:t>.</w:t>
      </w:r>
      <w:bookmarkEnd w:id="2"/>
      <w:r w:rsidRPr="00745634">
        <w:rPr>
          <w:rStyle w:val="Heading1Char"/>
          <w:color w:val="000000" w:themeColor="text1"/>
        </w:rPr>
        <w:t xml:space="preserve"> </w:t>
      </w:r>
    </w:p>
    <w:p w14:paraId="66D265A5" w14:textId="456F92F2" w:rsidR="00525D03" w:rsidRPr="00745634" w:rsidRDefault="33B11A05" w:rsidP="00FE32D4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</w:rPr>
      </w:pPr>
      <w:r w:rsidRPr="00745634">
        <w:rPr>
          <w:rFonts w:ascii="Times New Roman" w:hAnsi="Times New Roman" w:cs="Times New Roman"/>
          <w:color w:val="000000" w:themeColor="text1"/>
        </w:rPr>
        <w:t xml:space="preserve">The </w:t>
      </w:r>
      <w:r w:rsidR="01523C5C" w:rsidRPr="00745634">
        <w:rPr>
          <w:rFonts w:ascii="Times New Roman" w:hAnsi="Times New Roman" w:cs="Times New Roman"/>
          <w:color w:val="000000" w:themeColor="text1"/>
        </w:rPr>
        <w:t>size of the marker corresponds to</w:t>
      </w:r>
      <w:r w:rsidR="7ACD022C" w:rsidRPr="00745634">
        <w:rPr>
          <w:rFonts w:ascii="Times New Roman" w:hAnsi="Times New Roman" w:cs="Times New Roman"/>
          <w:color w:val="000000" w:themeColor="text1"/>
        </w:rPr>
        <w:t xml:space="preserve"> the</w:t>
      </w:r>
      <w:r w:rsidRPr="00745634">
        <w:rPr>
          <w:rFonts w:ascii="Times New Roman" w:hAnsi="Times New Roman" w:cs="Times New Roman"/>
          <w:color w:val="000000" w:themeColor="text1"/>
        </w:rPr>
        <w:t xml:space="preserve"> number of </w:t>
      </w:r>
      <w:r w:rsidR="5F2E53F2" w:rsidRPr="00745634">
        <w:rPr>
          <w:rFonts w:ascii="Times New Roman" w:hAnsi="Times New Roman" w:cs="Times New Roman"/>
          <w:color w:val="000000" w:themeColor="text1"/>
        </w:rPr>
        <w:t xml:space="preserve">samples with a given </w:t>
      </w:r>
      <w:r w:rsidR="00525D03" w:rsidRPr="00745634">
        <w:rPr>
          <w:rFonts w:ascii="Times New Roman" w:hAnsi="Times New Roman" w:cs="Times New Roman"/>
          <w:color w:val="000000" w:themeColor="text1"/>
        </w:rPr>
        <w:t>SNV</w:t>
      </w:r>
      <w:r w:rsidRPr="00745634">
        <w:rPr>
          <w:rFonts w:ascii="Times New Roman" w:hAnsi="Times New Roman" w:cs="Times New Roman"/>
          <w:color w:val="000000" w:themeColor="text1"/>
        </w:rPr>
        <w:t xml:space="preserve">, and the x-axis describes the </w:t>
      </w:r>
      <w:r w:rsidR="4447F391" w:rsidRPr="00745634">
        <w:rPr>
          <w:rFonts w:ascii="Times New Roman" w:hAnsi="Times New Roman" w:cs="Times New Roman"/>
          <w:color w:val="000000" w:themeColor="text1"/>
        </w:rPr>
        <w:t>position within the exon</w:t>
      </w:r>
      <w:r w:rsidRPr="00745634">
        <w:rPr>
          <w:rFonts w:ascii="Times New Roman" w:hAnsi="Times New Roman" w:cs="Times New Roman"/>
          <w:color w:val="000000" w:themeColor="text1"/>
        </w:rPr>
        <w:t xml:space="preserve"> sequence.</w:t>
      </w:r>
      <w:r w:rsidR="6C76DD73" w:rsidRPr="00745634">
        <w:rPr>
          <w:rFonts w:ascii="Times New Roman" w:hAnsi="Times New Roman" w:cs="Times New Roman"/>
          <w:color w:val="000000" w:themeColor="text1"/>
        </w:rPr>
        <w:t xml:space="preserve"> Marker color is blue for synonymous </w:t>
      </w:r>
      <w:r w:rsidR="6C76DD73" w:rsidRPr="00745634">
        <w:rPr>
          <w:rFonts w:ascii="Times New Roman" w:hAnsi="Times New Roman" w:cs="Times New Roman"/>
        </w:rPr>
        <w:t>mutation</w:t>
      </w:r>
      <w:r w:rsidR="00525D03" w:rsidRPr="00745634">
        <w:rPr>
          <w:rFonts w:ascii="Times New Roman" w:hAnsi="Times New Roman" w:cs="Times New Roman"/>
        </w:rPr>
        <w:t>s</w:t>
      </w:r>
      <w:r w:rsidR="6C76DD73" w:rsidRPr="00745634">
        <w:rPr>
          <w:rFonts w:ascii="Times New Roman" w:hAnsi="Times New Roman" w:cs="Times New Roman"/>
        </w:rPr>
        <w:t xml:space="preserve"> and red for non-synonymous mutations.</w:t>
      </w:r>
      <w:r w:rsidR="32CAB8C3" w:rsidRPr="00745634">
        <w:rPr>
          <w:rFonts w:ascii="Times New Roman" w:hAnsi="Times New Roman" w:cs="Times New Roman"/>
        </w:rPr>
        <w:t xml:space="preserve"> SNVs present in more than one sample are labelled.</w:t>
      </w:r>
      <w:r w:rsidRPr="00745634">
        <w:rPr>
          <w:rFonts w:ascii="Times New Roman" w:hAnsi="Times New Roman" w:cs="Times New Roman"/>
        </w:rPr>
        <w:t xml:space="preserve"> Gene segments are displayed horizontally with relevant exon segments and topology (extracellular, </w:t>
      </w:r>
      <w:r w:rsidRPr="00745634">
        <w:rPr>
          <w:rFonts w:ascii="Times New Roman" w:hAnsi="Times New Roman" w:cs="Times New Roman"/>
        </w:rPr>
        <w:lastRenderedPageBreak/>
        <w:t xml:space="preserve">transmembrane, cytoplasmic). Vertical lines indicate </w:t>
      </w:r>
      <w:r w:rsidR="00525D03" w:rsidRPr="00745634">
        <w:rPr>
          <w:rFonts w:ascii="Times New Roman" w:hAnsi="Times New Roman" w:cs="Times New Roman"/>
        </w:rPr>
        <w:t>SNVs</w:t>
      </w:r>
      <w:r w:rsidRPr="00745634">
        <w:rPr>
          <w:rFonts w:ascii="Times New Roman" w:hAnsi="Times New Roman" w:cs="Times New Roman"/>
        </w:rPr>
        <w:t xml:space="preserve"> along gene.</w:t>
      </w:r>
      <w:r w:rsidR="758029A4" w:rsidRPr="00745634">
        <w:rPr>
          <w:rFonts w:ascii="Times New Roman" w:hAnsi="Times New Roman" w:cs="Times New Roman"/>
        </w:rPr>
        <w:t xml:space="preserve"> </w:t>
      </w:r>
      <w:r w:rsidRPr="00745634">
        <w:rPr>
          <w:rFonts w:ascii="Times New Roman" w:hAnsi="Times New Roman" w:cs="Times New Roman"/>
        </w:rPr>
        <w:t xml:space="preserve">The most common </w:t>
      </w:r>
      <w:r w:rsidR="00525D03" w:rsidRPr="00745634">
        <w:rPr>
          <w:rFonts w:ascii="Times New Roman" w:hAnsi="Times New Roman" w:cs="Times New Roman"/>
        </w:rPr>
        <w:t>SNV</w:t>
      </w:r>
      <w:r w:rsidRPr="00745634">
        <w:rPr>
          <w:rFonts w:ascii="Times New Roman" w:hAnsi="Times New Roman" w:cs="Times New Roman"/>
        </w:rPr>
        <w:t xml:space="preserve"> in </w:t>
      </w:r>
      <w:r w:rsidRPr="00745634">
        <w:rPr>
          <w:rFonts w:ascii="Times New Roman" w:hAnsi="Times New Roman" w:cs="Times New Roman"/>
          <w:i/>
          <w:iCs/>
        </w:rPr>
        <w:t xml:space="preserve">EGFR </w:t>
      </w:r>
      <w:r w:rsidRPr="00745634">
        <w:rPr>
          <w:rFonts w:ascii="Times New Roman" w:hAnsi="Times New Roman" w:cs="Times New Roman"/>
        </w:rPr>
        <w:t>was</w:t>
      </w:r>
      <w:r w:rsidRPr="00745634">
        <w:rPr>
          <w:rFonts w:ascii="Times New Roman" w:hAnsi="Times New Roman" w:cs="Times New Roman"/>
          <w:i/>
          <w:iCs/>
        </w:rPr>
        <w:t xml:space="preserve"> </w:t>
      </w:r>
      <w:r w:rsidRPr="00745634">
        <w:rPr>
          <w:rFonts w:ascii="Times New Roman" w:hAnsi="Times New Roman" w:cs="Times New Roman"/>
        </w:rPr>
        <w:t xml:space="preserve">A289D/V, and the most common point mutation in </w:t>
      </w:r>
      <w:r w:rsidRPr="00745634">
        <w:rPr>
          <w:rFonts w:ascii="Times New Roman" w:hAnsi="Times New Roman" w:cs="Times New Roman"/>
          <w:i/>
          <w:iCs/>
        </w:rPr>
        <w:t>TP53</w:t>
      </w:r>
      <w:r w:rsidRPr="00745634">
        <w:rPr>
          <w:rFonts w:ascii="Times New Roman" w:hAnsi="Times New Roman" w:cs="Times New Roman"/>
        </w:rPr>
        <w:t xml:space="preserve"> was R273C/H.</w:t>
      </w:r>
    </w:p>
    <w:p w14:paraId="182BEED1" w14:textId="4293DB27" w:rsidR="00525D03" w:rsidRPr="00AE62AA" w:rsidRDefault="00525D03" w:rsidP="00FE32D4">
      <w:pPr>
        <w:spacing w:line="480" w:lineRule="auto"/>
        <w:jc w:val="both"/>
        <w:rPr>
          <w:rFonts w:ascii="Times New Roman" w:hAnsi="Times New Roman" w:cs="Times New Roman"/>
          <w:lang w:val="it-IT"/>
        </w:rPr>
      </w:pPr>
      <w:r w:rsidRPr="00AE62AA">
        <w:rPr>
          <w:rFonts w:ascii="Times New Roman" w:hAnsi="Times New Roman" w:cs="Times New Roman"/>
          <w:lang w:val="it-IT"/>
        </w:rPr>
        <w:t xml:space="preserve">Abbreviations: SNV, Single nucleotide variant. </w:t>
      </w:r>
    </w:p>
    <w:p w14:paraId="66D48532" w14:textId="77777777" w:rsidR="00D87632" w:rsidRPr="00AE62AA" w:rsidRDefault="00D87632" w:rsidP="00525D03">
      <w:pPr>
        <w:spacing w:line="480" w:lineRule="auto"/>
        <w:rPr>
          <w:rFonts w:ascii="Times New Roman" w:hAnsi="Times New Roman" w:cs="Times New Roman"/>
          <w:lang w:val="it-IT"/>
        </w:rPr>
      </w:pPr>
    </w:p>
    <w:p w14:paraId="5848B219" w14:textId="77777777" w:rsidR="00D87632" w:rsidRPr="00AE62AA" w:rsidRDefault="00D87632" w:rsidP="00525D03">
      <w:pPr>
        <w:spacing w:line="480" w:lineRule="auto"/>
        <w:rPr>
          <w:rFonts w:ascii="Times New Roman" w:hAnsi="Times New Roman" w:cs="Times New Roman"/>
          <w:lang w:val="it-IT"/>
        </w:rPr>
      </w:pPr>
    </w:p>
    <w:p w14:paraId="33226AF1" w14:textId="77777777" w:rsidR="00D87632" w:rsidRPr="00AE62AA" w:rsidRDefault="00D87632" w:rsidP="00525D03">
      <w:pPr>
        <w:spacing w:line="480" w:lineRule="auto"/>
        <w:rPr>
          <w:rFonts w:ascii="Times New Roman" w:hAnsi="Times New Roman" w:cs="Times New Roman"/>
          <w:lang w:val="it-IT"/>
        </w:rPr>
      </w:pPr>
    </w:p>
    <w:p w14:paraId="09A15301" w14:textId="77777777" w:rsidR="00525D03" w:rsidRPr="00AE62AA" w:rsidRDefault="00525D03" w:rsidP="00525D03">
      <w:pPr>
        <w:spacing w:line="480" w:lineRule="auto"/>
        <w:rPr>
          <w:rFonts w:ascii="Times New Roman" w:hAnsi="Times New Roman" w:cs="Times New Roman"/>
          <w:lang w:val="it-IT"/>
        </w:rPr>
      </w:pPr>
    </w:p>
    <w:p w14:paraId="6F215CB6" w14:textId="77777777" w:rsidR="00525D03" w:rsidRPr="00AE62AA" w:rsidRDefault="00525D03" w:rsidP="00525D03">
      <w:pPr>
        <w:spacing w:line="480" w:lineRule="auto"/>
        <w:rPr>
          <w:rFonts w:ascii="Times New Roman" w:hAnsi="Times New Roman" w:cs="Times New Roman"/>
          <w:lang w:val="it-IT"/>
        </w:rPr>
      </w:pPr>
    </w:p>
    <w:p w14:paraId="7A07DC47" w14:textId="77777777" w:rsidR="00525D03" w:rsidRPr="00AE62AA" w:rsidRDefault="00525D03" w:rsidP="00525D03">
      <w:pPr>
        <w:spacing w:line="480" w:lineRule="auto"/>
        <w:rPr>
          <w:rFonts w:ascii="Times New Roman" w:hAnsi="Times New Roman" w:cs="Times New Roman"/>
          <w:lang w:val="it-IT"/>
        </w:rPr>
      </w:pPr>
    </w:p>
    <w:p w14:paraId="32E9E58B" w14:textId="77777777" w:rsidR="00525D03" w:rsidRPr="00AE62AA" w:rsidRDefault="00525D03" w:rsidP="00525D03">
      <w:pPr>
        <w:spacing w:line="480" w:lineRule="auto"/>
        <w:rPr>
          <w:rFonts w:ascii="Times New Roman" w:hAnsi="Times New Roman" w:cs="Times New Roman"/>
          <w:lang w:val="it-IT"/>
        </w:rPr>
      </w:pPr>
    </w:p>
    <w:p w14:paraId="79F68B5E" w14:textId="77777777" w:rsidR="00525D03" w:rsidRPr="00AE62AA" w:rsidRDefault="00525D03" w:rsidP="00525D03">
      <w:pPr>
        <w:spacing w:line="480" w:lineRule="auto"/>
        <w:rPr>
          <w:rFonts w:ascii="Times New Roman" w:hAnsi="Times New Roman" w:cs="Times New Roman"/>
          <w:lang w:val="it-IT"/>
        </w:rPr>
      </w:pPr>
    </w:p>
    <w:p w14:paraId="72EC2BF2" w14:textId="77777777" w:rsidR="00525D03" w:rsidRPr="00AE62AA" w:rsidRDefault="00525D03" w:rsidP="00525D03">
      <w:pPr>
        <w:spacing w:line="480" w:lineRule="auto"/>
        <w:rPr>
          <w:rFonts w:ascii="Times New Roman" w:hAnsi="Times New Roman" w:cs="Times New Roman"/>
          <w:lang w:val="it-IT"/>
        </w:rPr>
      </w:pPr>
    </w:p>
    <w:p w14:paraId="76AC5079" w14:textId="77777777" w:rsidR="00525D03" w:rsidRPr="00AE62AA" w:rsidRDefault="00525D03" w:rsidP="00525D03">
      <w:pPr>
        <w:spacing w:line="480" w:lineRule="auto"/>
        <w:rPr>
          <w:rFonts w:ascii="Times New Roman" w:hAnsi="Times New Roman" w:cs="Times New Roman"/>
          <w:lang w:val="it-IT"/>
        </w:rPr>
      </w:pPr>
    </w:p>
    <w:p w14:paraId="25EC218C" w14:textId="77777777" w:rsidR="00525D03" w:rsidRPr="00AE62AA" w:rsidRDefault="00525D03" w:rsidP="00525D03">
      <w:pPr>
        <w:spacing w:line="480" w:lineRule="auto"/>
        <w:rPr>
          <w:rFonts w:ascii="Times New Roman" w:hAnsi="Times New Roman" w:cs="Times New Roman"/>
          <w:lang w:val="it-IT"/>
        </w:rPr>
      </w:pPr>
    </w:p>
    <w:p w14:paraId="321D5AB2" w14:textId="77777777" w:rsidR="00525D03" w:rsidRPr="00AE62AA" w:rsidRDefault="00525D03" w:rsidP="00525D03">
      <w:pPr>
        <w:spacing w:line="480" w:lineRule="auto"/>
        <w:rPr>
          <w:rFonts w:ascii="Times New Roman" w:hAnsi="Times New Roman" w:cs="Times New Roman"/>
          <w:lang w:val="it-IT"/>
        </w:rPr>
      </w:pPr>
    </w:p>
    <w:p w14:paraId="011CBBB2" w14:textId="77777777" w:rsidR="00525D03" w:rsidRPr="00AE62AA" w:rsidRDefault="00525D03" w:rsidP="00525D03">
      <w:pPr>
        <w:spacing w:line="480" w:lineRule="auto"/>
        <w:rPr>
          <w:rFonts w:ascii="Times New Roman" w:hAnsi="Times New Roman" w:cs="Times New Roman"/>
          <w:lang w:val="it-IT"/>
        </w:rPr>
      </w:pPr>
    </w:p>
    <w:p w14:paraId="69160294" w14:textId="77777777" w:rsidR="00525D03" w:rsidRPr="00AE62AA" w:rsidRDefault="00525D03" w:rsidP="00525D03">
      <w:pPr>
        <w:spacing w:line="480" w:lineRule="auto"/>
        <w:rPr>
          <w:rFonts w:ascii="Times New Roman" w:hAnsi="Times New Roman" w:cs="Times New Roman"/>
          <w:lang w:val="it-IT"/>
        </w:rPr>
      </w:pPr>
    </w:p>
    <w:p w14:paraId="6EE78C95" w14:textId="77777777" w:rsidR="00525D03" w:rsidRPr="00AE62AA" w:rsidRDefault="00525D03" w:rsidP="00525D03">
      <w:pPr>
        <w:spacing w:line="480" w:lineRule="auto"/>
        <w:rPr>
          <w:rFonts w:ascii="Times New Roman" w:hAnsi="Times New Roman" w:cs="Times New Roman"/>
          <w:lang w:val="it-IT"/>
        </w:rPr>
      </w:pPr>
    </w:p>
    <w:p w14:paraId="2E8A6A52" w14:textId="77777777" w:rsidR="00525D03" w:rsidRPr="00AE62AA" w:rsidRDefault="00525D03" w:rsidP="00525D03">
      <w:pPr>
        <w:spacing w:line="480" w:lineRule="auto"/>
        <w:rPr>
          <w:rFonts w:ascii="Times New Roman" w:hAnsi="Times New Roman" w:cs="Times New Roman"/>
          <w:lang w:val="it-IT"/>
        </w:rPr>
      </w:pPr>
    </w:p>
    <w:p w14:paraId="7E0C12CE" w14:textId="77777777" w:rsidR="00525D03" w:rsidRPr="00AE62AA" w:rsidRDefault="00525D03" w:rsidP="00525D03">
      <w:pPr>
        <w:spacing w:line="480" w:lineRule="auto"/>
        <w:rPr>
          <w:rFonts w:ascii="Times New Roman" w:hAnsi="Times New Roman" w:cs="Times New Roman"/>
          <w:b/>
          <w:bCs/>
          <w:lang w:val="it-IT"/>
        </w:rPr>
      </w:pPr>
    </w:p>
    <w:p w14:paraId="129F4BA7" w14:textId="5E8CEDE3" w:rsidR="33F92D52" w:rsidRPr="00AE62AA" w:rsidRDefault="33F92D52" w:rsidP="33F92D52">
      <w:pPr>
        <w:rPr>
          <w:rFonts w:ascii="Times New Roman" w:hAnsi="Times New Roman" w:cs="Times New Roman"/>
          <w:lang w:val="it-IT"/>
        </w:rPr>
      </w:pPr>
    </w:p>
    <w:p w14:paraId="45696260" w14:textId="3F2229FB" w:rsidR="00182094" w:rsidRPr="00745634" w:rsidRDefault="1A469BEC" w:rsidP="00182094">
      <w:r w:rsidRPr="00AE62AA">
        <w:rPr>
          <w:rStyle w:val="Heading1Char"/>
          <w:lang w:val="it-IT"/>
        </w:rPr>
        <w:lastRenderedPageBreak/>
        <w:t xml:space="preserve"> </w:t>
      </w:r>
      <w:r w:rsidR="58DCDDF9">
        <w:rPr>
          <w:noProof/>
        </w:rPr>
        <w:drawing>
          <wp:inline distT="0" distB="0" distL="0" distR="0" wp14:anchorId="387A15C8" wp14:editId="4A6D7664">
            <wp:extent cx="5943600" cy="5000625"/>
            <wp:effectExtent l="0" t="0" r="0" b="0"/>
            <wp:docPr id="1002997777" name="drawi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2997777" name="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000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3A6936" w14:textId="77777777" w:rsidR="00182094" w:rsidRPr="00745634" w:rsidRDefault="00182094" w:rsidP="00FE32D4">
      <w:pPr>
        <w:pStyle w:val="Heading1"/>
        <w:contextualSpacing/>
        <w:jc w:val="both"/>
      </w:pPr>
      <w:bookmarkStart w:id="3" w:name="_Toc206593149"/>
      <w:r w:rsidRPr="00745634">
        <w:t>Supplementary Figure 3. Combinatorial linear discriminant model accuracy for seizure presentation classification.</w:t>
      </w:r>
      <w:bookmarkEnd w:id="3"/>
      <w:r w:rsidRPr="00745634">
        <w:t xml:space="preserve"> </w:t>
      </w:r>
    </w:p>
    <w:p w14:paraId="686C2EE7" w14:textId="47C9698B" w:rsidR="00182094" w:rsidRPr="00745634" w:rsidRDefault="00182094" w:rsidP="00FE32D4">
      <w:pPr>
        <w:spacing w:line="480" w:lineRule="auto"/>
        <w:contextualSpacing/>
        <w:jc w:val="both"/>
        <w:rPr>
          <w:rFonts w:ascii="Times New Roman" w:hAnsi="Times New Roman" w:cs="Times New Roman"/>
        </w:rPr>
      </w:pPr>
      <w:r w:rsidRPr="35C10087">
        <w:rPr>
          <w:rFonts w:ascii="Times New Roman" w:hAnsi="Times New Roman" w:cs="Times New Roman"/>
        </w:rPr>
        <w:t xml:space="preserve">Linear discriminant analysis model accuracy (bar, dark blue) and 95% CI of the null model (red). The 95% CI is obtained from 100 bootstrapped </w:t>
      </w:r>
      <w:r w:rsidR="00E70C6A" w:rsidRPr="35C10087">
        <w:rPr>
          <w:rFonts w:ascii="Times New Roman" w:hAnsi="Times New Roman" w:cs="Times New Roman"/>
        </w:rPr>
        <w:t xml:space="preserve">linear discriminant analysis </w:t>
      </w:r>
      <w:r w:rsidRPr="35C10087">
        <w:rPr>
          <w:rFonts w:ascii="Times New Roman" w:hAnsi="Times New Roman" w:cs="Times New Roman"/>
        </w:rPr>
        <w:t>models using shuffled predictor values</w:t>
      </w:r>
      <w:r w:rsidRPr="0055014C">
        <w:rPr>
          <w:rFonts w:ascii="Times New Roman" w:hAnsi="Times New Roman" w:cs="Times New Roman"/>
        </w:rPr>
        <w:t xml:space="preserve">. </w:t>
      </w:r>
      <w:r w:rsidR="0E390311" w:rsidRPr="0055014C">
        <w:rPr>
          <w:rFonts w:ascii="Times New Roman" w:hAnsi="Times New Roman" w:cs="Times New Roman"/>
        </w:rPr>
        <w:t>Most (9 out of</w:t>
      </w:r>
      <w:r w:rsidRPr="0055014C">
        <w:rPr>
          <w:rFonts w:ascii="Times New Roman" w:hAnsi="Times New Roman" w:cs="Times New Roman"/>
        </w:rPr>
        <w:t xml:space="preserve"> 10</w:t>
      </w:r>
      <w:r w:rsidR="48299416" w:rsidRPr="0055014C">
        <w:rPr>
          <w:rFonts w:ascii="Times New Roman" w:hAnsi="Times New Roman" w:cs="Times New Roman"/>
        </w:rPr>
        <w:t>)</w:t>
      </w:r>
      <w:r w:rsidRPr="0055014C">
        <w:rPr>
          <w:rFonts w:ascii="Times New Roman" w:hAnsi="Times New Roman" w:cs="Times New Roman"/>
        </w:rPr>
        <w:t xml:space="preserve"> trained model</w:t>
      </w:r>
      <w:r w:rsidR="3A2DC788" w:rsidRPr="0055014C">
        <w:rPr>
          <w:rFonts w:ascii="Times New Roman" w:hAnsi="Times New Roman" w:cs="Times New Roman"/>
        </w:rPr>
        <w:t>s</w:t>
      </w:r>
      <w:r w:rsidRPr="0055014C">
        <w:rPr>
          <w:rFonts w:ascii="Times New Roman" w:hAnsi="Times New Roman" w:cs="Times New Roman"/>
        </w:rPr>
        <w:t xml:space="preserve"> attain accuracies within the 95% CI, not outperforming the null (bootstrapped) model.</w:t>
      </w:r>
      <w:r w:rsidR="00E70C6A" w:rsidRPr="0055014C">
        <w:rPr>
          <w:rFonts w:ascii="Times New Roman" w:hAnsi="Times New Roman" w:cs="Times New Roman"/>
        </w:rPr>
        <w:t xml:space="preserve"> </w:t>
      </w:r>
      <w:r w:rsidR="457E63D3" w:rsidRPr="0055014C">
        <w:rPr>
          <w:rFonts w:ascii="Times New Roman" w:hAnsi="Times New Roman" w:cs="Times New Roman"/>
          <w:i/>
          <w:iCs/>
        </w:rPr>
        <w:t>PDCD1</w:t>
      </w:r>
      <w:r w:rsidR="457E63D3" w:rsidRPr="0055014C">
        <w:rPr>
          <w:rFonts w:ascii="Times New Roman" w:hAnsi="Times New Roman" w:cs="Times New Roman"/>
        </w:rPr>
        <w:t xml:space="preserve"> and </w:t>
      </w:r>
      <w:r w:rsidR="457E63D3" w:rsidRPr="0055014C">
        <w:rPr>
          <w:rFonts w:ascii="Times New Roman" w:hAnsi="Times New Roman" w:cs="Times New Roman"/>
          <w:i/>
          <w:iCs/>
        </w:rPr>
        <w:t>CIC</w:t>
      </w:r>
      <w:r w:rsidR="457E63D3" w:rsidRPr="0055014C">
        <w:rPr>
          <w:rFonts w:ascii="Times New Roman" w:hAnsi="Times New Roman" w:cs="Times New Roman"/>
        </w:rPr>
        <w:t xml:space="preserve"> CNA alterations slightly outperform the null model. </w:t>
      </w:r>
      <w:r w:rsidRPr="35C10087">
        <w:rPr>
          <w:rFonts w:ascii="Times New Roman" w:hAnsi="Times New Roman" w:cs="Times New Roman"/>
        </w:rPr>
        <w:t>Variable pair combination (left) denotes variables used to train the model and predict seizure presentation class.</w:t>
      </w:r>
    </w:p>
    <w:sectPr w:rsidR="00182094" w:rsidRPr="0074563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7392FCA" w14:textId="77777777" w:rsidR="00E750C1" w:rsidRDefault="00E750C1">
      <w:r>
        <w:separator/>
      </w:r>
    </w:p>
  </w:endnote>
  <w:endnote w:type="continuationSeparator" w:id="0">
    <w:p w14:paraId="4B44DD91" w14:textId="77777777" w:rsidR="00E750C1" w:rsidRDefault="00E750C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S ??">
    <w:altName w:val="Yu Gothic"/>
    <w:panose1 w:val="020B0604020202020204"/>
    <w:charset w:val="80"/>
    <w:family w:val="auto"/>
    <w:notTrueType/>
    <w:pitch w:val="variable"/>
    <w:sig w:usb0="00000000" w:usb1="08070000" w:usb2="00000010" w:usb3="00000000" w:csb0="00020000" w:csb1="00000000"/>
  </w:font>
  <w:font w:name="Times">
    <w:altName w:val="Sylfaen"/>
    <w:panose1 w:val="00000500000000020000"/>
    <w:charset w:val="00"/>
    <w:family w:val="auto"/>
    <w:pitch w:val="variable"/>
    <w:sig w:usb0="E00002FF" w:usb1="5000205A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129347808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251C558" w14:textId="6FB2B314" w:rsidR="00633FC0" w:rsidRDefault="00633FC0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BA124D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60C8E12" w14:textId="77777777" w:rsidR="00633FC0" w:rsidRDefault="00633FC0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-174633846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4B39AFD" w14:textId="77777777" w:rsidR="00633FC0" w:rsidRDefault="00633FC0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594DB72C" w14:textId="77777777" w:rsidR="00633FC0" w:rsidRDefault="00633FC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EC73504" w14:textId="77777777" w:rsidR="00E750C1" w:rsidRDefault="00E750C1">
      <w:r>
        <w:separator/>
      </w:r>
    </w:p>
  </w:footnote>
  <w:footnote w:type="continuationSeparator" w:id="0">
    <w:p w14:paraId="67BB7A37" w14:textId="77777777" w:rsidR="00E750C1" w:rsidRDefault="00E750C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9190B"/>
    <w:rsid w:val="000105CE"/>
    <w:rsid w:val="00024389"/>
    <w:rsid w:val="00040071"/>
    <w:rsid w:val="00046944"/>
    <w:rsid w:val="00063DE7"/>
    <w:rsid w:val="000674E8"/>
    <w:rsid w:val="00080219"/>
    <w:rsid w:val="000A1F87"/>
    <w:rsid w:val="000E652C"/>
    <w:rsid w:val="001418F3"/>
    <w:rsid w:val="00151779"/>
    <w:rsid w:val="00165B3B"/>
    <w:rsid w:val="00180EAC"/>
    <w:rsid w:val="00182094"/>
    <w:rsid w:val="00184C48"/>
    <w:rsid w:val="00190F88"/>
    <w:rsid w:val="00191AA1"/>
    <w:rsid w:val="001C454A"/>
    <w:rsid w:val="001C6E93"/>
    <w:rsid w:val="001E2125"/>
    <w:rsid w:val="001E2BE5"/>
    <w:rsid w:val="001E68DF"/>
    <w:rsid w:val="0020107B"/>
    <w:rsid w:val="0020112E"/>
    <w:rsid w:val="00204986"/>
    <w:rsid w:val="00206918"/>
    <w:rsid w:val="00223DBF"/>
    <w:rsid w:val="0022412F"/>
    <w:rsid w:val="0024382F"/>
    <w:rsid w:val="002524B4"/>
    <w:rsid w:val="00263689"/>
    <w:rsid w:val="00265840"/>
    <w:rsid w:val="00267852"/>
    <w:rsid w:val="00294348"/>
    <w:rsid w:val="002C6205"/>
    <w:rsid w:val="002F2B49"/>
    <w:rsid w:val="00302EFB"/>
    <w:rsid w:val="00305605"/>
    <w:rsid w:val="00317952"/>
    <w:rsid w:val="003407E5"/>
    <w:rsid w:val="003412F0"/>
    <w:rsid w:val="00354453"/>
    <w:rsid w:val="00364A2A"/>
    <w:rsid w:val="00376BE8"/>
    <w:rsid w:val="00385EC5"/>
    <w:rsid w:val="003925C7"/>
    <w:rsid w:val="003B3917"/>
    <w:rsid w:val="003D3016"/>
    <w:rsid w:val="003E406B"/>
    <w:rsid w:val="003F77D6"/>
    <w:rsid w:val="00403C27"/>
    <w:rsid w:val="004103A9"/>
    <w:rsid w:val="00424983"/>
    <w:rsid w:val="004357C1"/>
    <w:rsid w:val="0044540A"/>
    <w:rsid w:val="00452C2B"/>
    <w:rsid w:val="004560A3"/>
    <w:rsid w:val="00457108"/>
    <w:rsid w:val="004748DC"/>
    <w:rsid w:val="004972CE"/>
    <w:rsid w:val="004B2BB4"/>
    <w:rsid w:val="004D41A2"/>
    <w:rsid w:val="004E089A"/>
    <w:rsid w:val="00525D03"/>
    <w:rsid w:val="00530DBB"/>
    <w:rsid w:val="005451D0"/>
    <w:rsid w:val="0055014C"/>
    <w:rsid w:val="005660F5"/>
    <w:rsid w:val="00572DE2"/>
    <w:rsid w:val="00590063"/>
    <w:rsid w:val="005953A2"/>
    <w:rsid w:val="005A5EEE"/>
    <w:rsid w:val="005C0829"/>
    <w:rsid w:val="005C5C4D"/>
    <w:rsid w:val="005C6F61"/>
    <w:rsid w:val="005F37F3"/>
    <w:rsid w:val="00600073"/>
    <w:rsid w:val="00604CC9"/>
    <w:rsid w:val="00633FC0"/>
    <w:rsid w:val="00640ECE"/>
    <w:rsid w:val="006440CD"/>
    <w:rsid w:val="00647A34"/>
    <w:rsid w:val="00654222"/>
    <w:rsid w:val="00664360"/>
    <w:rsid w:val="00672806"/>
    <w:rsid w:val="006E32FC"/>
    <w:rsid w:val="006F49F4"/>
    <w:rsid w:val="006F6250"/>
    <w:rsid w:val="00705CCE"/>
    <w:rsid w:val="0071682F"/>
    <w:rsid w:val="007336FD"/>
    <w:rsid w:val="00735982"/>
    <w:rsid w:val="0073778E"/>
    <w:rsid w:val="00737A8C"/>
    <w:rsid w:val="00745634"/>
    <w:rsid w:val="007507BF"/>
    <w:rsid w:val="007624E6"/>
    <w:rsid w:val="007674C8"/>
    <w:rsid w:val="00773BE2"/>
    <w:rsid w:val="007D3F80"/>
    <w:rsid w:val="007E00FC"/>
    <w:rsid w:val="007E4A18"/>
    <w:rsid w:val="007E5282"/>
    <w:rsid w:val="00806756"/>
    <w:rsid w:val="00806FAD"/>
    <w:rsid w:val="00814F76"/>
    <w:rsid w:val="00816C45"/>
    <w:rsid w:val="00830375"/>
    <w:rsid w:val="008354A2"/>
    <w:rsid w:val="00842EBF"/>
    <w:rsid w:val="00843164"/>
    <w:rsid w:val="00864DBF"/>
    <w:rsid w:val="008843B9"/>
    <w:rsid w:val="0089190B"/>
    <w:rsid w:val="008928D6"/>
    <w:rsid w:val="008976F1"/>
    <w:rsid w:val="008A1BB4"/>
    <w:rsid w:val="008A3643"/>
    <w:rsid w:val="008A6B55"/>
    <w:rsid w:val="008B40F0"/>
    <w:rsid w:val="008C3856"/>
    <w:rsid w:val="008D3924"/>
    <w:rsid w:val="008E103D"/>
    <w:rsid w:val="008E5C7F"/>
    <w:rsid w:val="00911207"/>
    <w:rsid w:val="00921322"/>
    <w:rsid w:val="00941F66"/>
    <w:rsid w:val="00943F4F"/>
    <w:rsid w:val="00945F03"/>
    <w:rsid w:val="00947DD3"/>
    <w:rsid w:val="0098319D"/>
    <w:rsid w:val="009B1799"/>
    <w:rsid w:val="009B2CD9"/>
    <w:rsid w:val="009C1940"/>
    <w:rsid w:val="009C69F2"/>
    <w:rsid w:val="00A062E4"/>
    <w:rsid w:val="00A12C85"/>
    <w:rsid w:val="00A13B16"/>
    <w:rsid w:val="00A22071"/>
    <w:rsid w:val="00A2668D"/>
    <w:rsid w:val="00A312BE"/>
    <w:rsid w:val="00A422D7"/>
    <w:rsid w:val="00A45643"/>
    <w:rsid w:val="00A459DE"/>
    <w:rsid w:val="00A4785B"/>
    <w:rsid w:val="00A5255D"/>
    <w:rsid w:val="00A54158"/>
    <w:rsid w:val="00A6216B"/>
    <w:rsid w:val="00A70D12"/>
    <w:rsid w:val="00A87CF5"/>
    <w:rsid w:val="00A95462"/>
    <w:rsid w:val="00AB1288"/>
    <w:rsid w:val="00AD395F"/>
    <w:rsid w:val="00AD5048"/>
    <w:rsid w:val="00AE62AA"/>
    <w:rsid w:val="00AE671F"/>
    <w:rsid w:val="00AE74B0"/>
    <w:rsid w:val="00AF552C"/>
    <w:rsid w:val="00AF55A9"/>
    <w:rsid w:val="00B05729"/>
    <w:rsid w:val="00B1790F"/>
    <w:rsid w:val="00B20B09"/>
    <w:rsid w:val="00B34863"/>
    <w:rsid w:val="00B52BC6"/>
    <w:rsid w:val="00B5353D"/>
    <w:rsid w:val="00B71C76"/>
    <w:rsid w:val="00B73C4B"/>
    <w:rsid w:val="00B74260"/>
    <w:rsid w:val="00BA124D"/>
    <w:rsid w:val="00BA37EA"/>
    <w:rsid w:val="00BF13B6"/>
    <w:rsid w:val="00BF3689"/>
    <w:rsid w:val="00BF5444"/>
    <w:rsid w:val="00C03118"/>
    <w:rsid w:val="00C0567F"/>
    <w:rsid w:val="00C05751"/>
    <w:rsid w:val="00C11E92"/>
    <w:rsid w:val="00C31857"/>
    <w:rsid w:val="00C45CE1"/>
    <w:rsid w:val="00C7709C"/>
    <w:rsid w:val="00C84BDA"/>
    <w:rsid w:val="00C8742D"/>
    <w:rsid w:val="00CA5372"/>
    <w:rsid w:val="00CD4928"/>
    <w:rsid w:val="00CE6593"/>
    <w:rsid w:val="00D07412"/>
    <w:rsid w:val="00D0777F"/>
    <w:rsid w:val="00D07E48"/>
    <w:rsid w:val="00D1158B"/>
    <w:rsid w:val="00D21EBD"/>
    <w:rsid w:val="00D32D2C"/>
    <w:rsid w:val="00D50ECD"/>
    <w:rsid w:val="00D54910"/>
    <w:rsid w:val="00D71516"/>
    <w:rsid w:val="00D73D5F"/>
    <w:rsid w:val="00D87632"/>
    <w:rsid w:val="00D96174"/>
    <w:rsid w:val="00DA7168"/>
    <w:rsid w:val="00DD2E7C"/>
    <w:rsid w:val="00DE1209"/>
    <w:rsid w:val="00DE75B6"/>
    <w:rsid w:val="00DF01EA"/>
    <w:rsid w:val="00DF5243"/>
    <w:rsid w:val="00E133E9"/>
    <w:rsid w:val="00E139C7"/>
    <w:rsid w:val="00E139EA"/>
    <w:rsid w:val="00E34802"/>
    <w:rsid w:val="00E3797C"/>
    <w:rsid w:val="00E4661C"/>
    <w:rsid w:val="00E643AA"/>
    <w:rsid w:val="00E646C9"/>
    <w:rsid w:val="00E651B6"/>
    <w:rsid w:val="00E70C6A"/>
    <w:rsid w:val="00E7217B"/>
    <w:rsid w:val="00E750C1"/>
    <w:rsid w:val="00E85BD6"/>
    <w:rsid w:val="00E93BD4"/>
    <w:rsid w:val="00E94022"/>
    <w:rsid w:val="00EB27A4"/>
    <w:rsid w:val="00EB2C95"/>
    <w:rsid w:val="00ED261C"/>
    <w:rsid w:val="00ED5B90"/>
    <w:rsid w:val="00ED6C54"/>
    <w:rsid w:val="00EE5AC5"/>
    <w:rsid w:val="00EE5E54"/>
    <w:rsid w:val="00F02950"/>
    <w:rsid w:val="00F122E6"/>
    <w:rsid w:val="00F23E6F"/>
    <w:rsid w:val="00F36D3E"/>
    <w:rsid w:val="00F96408"/>
    <w:rsid w:val="00F96AD1"/>
    <w:rsid w:val="00FC4C0B"/>
    <w:rsid w:val="00FC607C"/>
    <w:rsid w:val="00FE32D4"/>
    <w:rsid w:val="00FF21F5"/>
    <w:rsid w:val="01523C5C"/>
    <w:rsid w:val="023CE6E3"/>
    <w:rsid w:val="04C6FFB5"/>
    <w:rsid w:val="051D0051"/>
    <w:rsid w:val="05CCC65D"/>
    <w:rsid w:val="080F5230"/>
    <w:rsid w:val="0D53F52E"/>
    <w:rsid w:val="0DE50C3B"/>
    <w:rsid w:val="0E390311"/>
    <w:rsid w:val="116077B0"/>
    <w:rsid w:val="13D144B2"/>
    <w:rsid w:val="14706C9B"/>
    <w:rsid w:val="14AABFF0"/>
    <w:rsid w:val="159E3134"/>
    <w:rsid w:val="17CB0745"/>
    <w:rsid w:val="17E0FA9F"/>
    <w:rsid w:val="1A469BEC"/>
    <w:rsid w:val="1AD74CE6"/>
    <w:rsid w:val="1CCA02A9"/>
    <w:rsid w:val="1F1670CD"/>
    <w:rsid w:val="201AEFC5"/>
    <w:rsid w:val="22223964"/>
    <w:rsid w:val="22868CC1"/>
    <w:rsid w:val="232A937E"/>
    <w:rsid w:val="24A5C8EE"/>
    <w:rsid w:val="250223FF"/>
    <w:rsid w:val="27F6024D"/>
    <w:rsid w:val="2887F39D"/>
    <w:rsid w:val="2B39749A"/>
    <w:rsid w:val="2B90090C"/>
    <w:rsid w:val="2C651189"/>
    <w:rsid w:val="2DCB0428"/>
    <w:rsid w:val="2F3A6276"/>
    <w:rsid w:val="2FA9EE5A"/>
    <w:rsid w:val="30D31A77"/>
    <w:rsid w:val="32001201"/>
    <w:rsid w:val="32CAB8C3"/>
    <w:rsid w:val="33B11A05"/>
    <w:rsid w:val="33F92D52"/>
    <w:rsid w:val="350A4831"/>
    <w:rsid w:val="35C10087"/>
    <w:rsid w:val="3A2DC788"/>
    <w:rsid w:val="3A9F4E8E"/>
    <w:rsid w:val="3BFCB823"/>
    <w:rsid w:val="4056D560"/>
    <w:rsid w:val="4067FB24"/>
    <w:rsid w:val="41DF3DD6"/>
    <w:rsid w:val="4243E681"/>
    <w:rsid w:val="4257A14A"/>
    <w:rsid w:val="436ECB9F"/>
    <w:rsid w:val="4447F391"/>
    <w:rsid w:val="445E4D95"/>
    <w:rsid w:val="44B7D110"/>
    <w:rsid w:val="457E63D3"/>
    <w:rsid w:val="46A13CB4"/>
    <w:rsid w:val="475EDF9B"/>
    <w:rsid w:val="48299416"/>
    <w:rsid w:val="49CA9722"/>
    <w:rsid w:val="4A5F9CC4"/>
    <w:rsid w:val="4AE22298"/>
    <w:rsid w:val="4AE5F08F"/>
    <w:rsid w:val="4D0BAD09"/>
    <w:rsid w:val="4FB9BE13"/>
    <w:rsid w:val="58DCDDF9"/>
    <w:rsid w:val="5C42534E"/>
    <w:rsid w:val="5CB07043"/>
    <w:rsid w:val="5F2E53F2"/>
    <w:rsid w:val="5FB0AF9D"/>
    <w:rsid w:val="63320DFA"/>
    <w:rsid w:val="6338C376"/>
    <w:rsid w:val="64D5E153"/>
    <w:rsid w:val="65ACEB9A"/>
    <w:rsid w:val="672E2635"/>
    <w:rsid w:val="67BDE335"/>
    <w:rsid w:val="69F38793"/>
    <w:rsid w:val="6A2EE124"/>
    <w:rsid w:val="6B803ECD"/>
    <w:rsid w:val="6C76DD73"/>
    <w:rsid w:val="6C83E3B5"/>
    <w:rsid w:val="6CC8CCCD"/>
    <w:rsid w:val="6E77347C"/>
    <w:rsid w:val="7044C27E"/>
    <w:rsid w:val="70D70A9B"/>
    <w:rsid w:val="71180357"/>
    <w:rsid w:val="72D805E4"/>
    <w:rsid w:val="73A98E7B"/>
    <w:rsid w:val="74013542"/>
    <w:rsid w:val="7548EF61"/>
    <w:rsid w:val="758029A4"/>
    <w:rsid w:val="782D04D2"/>
    <w:rsid w:val="78930984"/>
    <w:rsid w:val="7ACD022C"/>
    <w:rsid w:val="7AE304CE"/>
    <w:rsid w:val="7B9D24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1FA79B"/>
  <w15:chartTrackingRefBased/>
  <w15:docId w15:val="{18F0588A-EEED-4A81-A3F2-FDB03D5944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F01EA"/>
    <w:pPr>
      <w:spacing w:after="0" w:line="24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046944"/>
    <w:pPr>
      <w:spacing w:line="480" w:lineRule="auto"/>
      <w:outlineLvl w:val="0"/>
    </w:pPr>
    <w:rPr>
      <w:rFonts w:ascii="Times New Roman" w:hAnsi="Times New Roman" w:cs="Times New Roman"/>
      <w:b/>
      <w:bCs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9190B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9190B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9190B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9190B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9190B"/>
    <w:pPr>
      <w:keepNext/>
      <w:keepLines/>
      <w:spacing w:before="40" w:line="278" w:lineRule="auto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9190B"/>
    <w:pPr>
      <w:keepNext/>
      <w:keepLines/>
      <w:spacing w:before="40" w:line="278" w:lineRule="auto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9190B"/>
    <w:pPr>
      <w:keepNext/>
      <w:keepLines/>
      <w:spacing w:line="278" w:lineRule="auto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9190B"/>
    <w:pPr>
      <w:keepNext/>
      <w:keepLines/>
      <w:spacing w:line="278" w:lineRule="auto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46944"/>
    <w:rPr>
      <w:rFonts w:ascii="Times New Roman" w:hAnsi="Times New Roman" w:cs="Times New Roman"/>
      <w:b/>
      <w:bCs/>
    </w:rPr>
  </w:style>
  <w:style w:type="character" w:customStyle="1" w:styleId="Heading2Char">
    <w:name w:val="Heading 2 Char"/>
    <w:basedOn w:val="DefaultParagraphFont"/>
    <w:link w:val="Heading2"/>
    <w:uiPriority w:val="9"/>
    <w:rsid w:val="0089190B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9190B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9190B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9190B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9190B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9190B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9190B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9190B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9190B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9190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9190B"/>
    <w:pPr>
      <w:numPr>
        <w:ilvl w:val="1"/>
      </w:numPr>
      <w:spacing w:after="160" w:line="278" w:lineRule="auto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9190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9190B"/>
    <w:pPr>
      <w:spacing w:before="160" w:after="160" w:line="278" w:lineRule="auto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9190B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9190B"/>
    <w:pPr>
      <w:spacing w:after="160" w:line="278" w:lineRule="auto"/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89190B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9190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9190B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9190B"/>
    <w:rPr>
      <w:b/>
      <w:bCs/>
      <w:smallCaps/>
      <w:color w:val="0F4761" w:themeColor="accent1" w:themeShade="BF"/>
      <w:spacing w:val="5"/>
    </w:rPr>
  </w:style>
  <w:style w:type="character" w:styleId="CommentReference">
    <w:name w:val="annotation reference"/>
    <w:basedOn w:val="DefaultParagraphFont"/>
    <w:uiPriority w:val="99"/>
    <w:semiHidden/>
    <w:unhideWhenUsed/>
    <w:rsid w:val="00B71C76"/>
    <w:rPr>
      <w:sz w:val="16"/>
      <w:szCs w:val="16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B71C7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kern w:val="0"/>
      <w:sz w:val="20"/>
      <w:szCs w:val="20"/>
      <w:lang w:eastAsia="en-US"/>
      <w14:ligatures w14:val="non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B71C76"/>
    <w:rPr>
      <w:rFonts w:ascii="Courier New" w:eastAsia="Times New Roman" w:hAnsi="Courier New" w:cs="Courier New"/>
      <w:kern w:val="0"/>
      <w:sz w:val="20"/>
      <w:szCs w:val="20"/>
      <w:lang w:eastAsia="en-US"/>
      <w14:ligatures w14:val="none"/>
    </w:rPr>
  </w:style>
  <w:style w:type="paragraph" w:styleId="CommentText">
    <w:name w:val="annotation text"/>
    <w:basedOn w:val="Normal"/>
    <w:link w:val="CommentTextChar"/>
    <w:uiPriority w:val="99"/>
    <w:unhideWhenUsed/>
    <w:rsid w:val="00947DD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47DD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47DD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47DD3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842EBF"/>
    <w:pPr>
      <w:spacing w:after="0" w:line="240" w:lineRule="auto"/>
    </w:pPr>
  </w:style>
  <w:style w:type="table" w:styleId="PlainTable4">
    <w:name w:val="Plain Table 4"/>
    <w:basedOn w:val="TableNormal"/>
    <w:uiPriority w:val="44"/>
    <w:rsid w:val="009C69F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Footer">
    <w:name w:val="footer"/>
    <w:basedOn w:val="Normal"/>
    <w:link w:val="FooterChar"/>
    <w:uiPriority w:val="99"/>
    <w:rsid w:val="00633FC0"/>
    <w:pPr>
      <w:tabs>
        <w:tab w:val="center" w:pos="4320"/>
        <w:tab w:val="right" w:pos="8640"/>
      </w:tabs>
    </w:pPr>
    <w:rPr>
      <w:rFonts w:ascii="Times New Roman" w:eastAsia="MS ??" w:hAnsi="Times New Roman" w:cs="Times New Roman"/>
      <w:kern w:val="0"/>
      <w:lang w:eastAsia="en-US"/>
      <w14:ligatures w14:val="none"/>
    </w:rPr>
  </w:style>
  <w:style w:type="character" w:customStyle="1" w:styleId="FooterChar">
    <w:name w:val="Footer Char"/>
    <w:basedOn w:val="DefaultParagraphFont"/>
    <w:link w:val="Footer"/>
    <w:uiPriority w:val="99"/>
    <w:rsid w:val="00633FC0"/>
    <w:rPr>
      <w:rFonts w:ascii="Times New Roman" w:eastAsia="MS ??" w:hAnsi="Times New Roman" w:cs="Times New Roman"/>
      <w:kern w:val="0"/>
      <w:lang w:eastAsia="en-US"/>
      <w14:ligatures w14:val="none"/>
    </w:rPr>
  </w:style>
  <w:style w:type="character" w:styleId="PageNumber">
    <w:name w:val="page number"/>
    <w:basedOn w:val="DefaultParagraphFont"/>
    <w:uiPriority w:val="99"/>
    <w:semiHidden/>
    <w:rsid w:val="00633FC0"/>
    <w:rPr>
      <w:rFonts w:cs="Times New Roman"/>
    </w:rPr>
  </w:style>
  <w:style w:type="paragraph" w:styleId="Header">
    <w:name w:val="header"/>
    <w:basedOn w:val="Normal"/>
    <w:link w:val="HeaderChar"/>
    <w:uiPriority w:val="99"/>
    <w:semiHidden/>
    <w:unhideWhenUsed/>
    <w:rsid w:val="0073778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73778E"/>
  </w:style>
  <w:style w:type="paragraph" w:customStyle="1" w:styleId="Style1">
    <w:name w:val="Style1"/>
    <w:basedOn w:val="Normal"/>
    <w:qFormat/>
    <w:rsid w:val="00FC607C"/>
    <w:pPr>
      <w:spacing w:line="480" w:lineRule="auto"/>
    </w:pPr>
    <w:rPr>
      <w:rFonts w:ascii="Times New Roman" w:hAnsi="Times New Roman" w:cs="Times New Roman"/>
      <w:b/>
      <w:bCs/>
    </w:rPr>
  </w:style>
  <w:style w:type="paragraph" w:styleId="TOCHeading">
    <w:name w:val="TOC Heading"/>
    <w:basedOn w:val="Heading1"/>
    <w:next w:val="Normal"/>
    <w:uiPriority w:val="39"/>
    <w:unhideWhenUsed/>
    <w:qFormat/>
    <w:rsid w:val="00046944"/>
    <w:pPr>
      <w:spacing w:before="480" w:line="276" w:lineRule="auto"/>
      <w:outlineLvl w:val="9"/>
    </w:pPr>
    <w:rPr>
      <w:b w:val="0"/>
      <w:bCs w:val="0"/>
      <w:kern w:val="0"/>
      <w:sz w:val="28"/>
      <w:szCs w:val="28"/>
      <w:lang w:eastAsia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046944"/>
    <w:pPr>
      <w:spacing w:before="120" w:after="120"/>
    </w:pPr>
    <w:rPr>
      <w:rFonts w:cs="Times New Roman"/>
      <w:b/>
      <w:bCs/>
      <w:caps/>
      <w:sz w:val="20"/>
    </w:rPr>
  </w:style>
  <w:style w:type="character" w:styleId="Hyperlink">
    <w:name w:val="Hyperlink"/>
    <w:basedOn w:val="DefaultParagraphFont"/>
    <w:uiPriority w:val="99"/>
    <w:unhideWhenUsed/>
    <w:rsid w:val="00046944"/>
    <w:rPr>
      <w:color w:val="467886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semiHidden/>
    <w:unhideWhenUsed/>
    <w:rsid w:val="00046944"/>
    <w:pPr>
      <w:ind w:left="240"/>
    </w:pPr>
    <w:rPr>
      <w:rFonts w:cs="Times New Roman"/>
      <w:smallCaps/>
      <w:sz w:val="20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046944"/>
    <w:pPr>
      <w:ind w:left="480"/>
    </w:pPr>
    <w:rPr>
      <w:rFonts w:cs="Times New Roman"/>
      <w:i/>
      <w:iCs/>
      <w:sz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046944"/>
    <w:pPr>
      <w:ind w:left="720"/>
    </w:pPr>
    <w:rPr>
      <w:rFonts w:cs="Times New Roman"/>
      <w:sz w:val="18"/>
      <w:szCs w:val="21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046944"/>
    <w:pPr>
      <w:ind w:left="960"/>
    </w:pPr>
    <w:rPr>
      <w:rFonts w:cs="Times New Roman"/>
      <w:sz w:val="18"/>
      <w:szCs w:val="21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046944"/>
    <w:pPr>
      <w:ind w:left="1200"/>
    </w:pPr>
    <w:rPr>
      <w:rFonts w:cs="Times New Roman"/>
      <w:sz w:val="18"/>
      <w:szCs w:val="21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046944"/>
    <w:pPr>
      <w:ind w:left="1440"/>
    </w:pPr>
    <w:rPr>
      <w:rFonts w:cs="Times New Roman"/>
      <w:sz w:val="18"/>
      <w:szCs w:val="21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046944"/>
    <w:pPr>
      <w:ind w:left="1680"/>
    </w:pPr>
    <w:rPr>
      <w:rFonts w:cs="Times New Roman"/>
      <w:sz w:val="18"/>
      <w:szCs w:val="21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046944"/>
    <w:pPr>
      <w:ind w:left="1920"/>
    </w:pPr>
    <w:rPr>
      <w:rFonts w:cs="Times New Roman"/>
      <w:sz w:val="18"/>
      <w:szCs w:val="21"/>
    </w:rPr>
  </w:style>
  <w:style w:type="paragraph" w:styleId="NoSpacing">
    <w:name w:val="No Spacing"/>
    <w:uiPriority w:val="1"/>
    <w:qFormat/>
    <w:rsid w:val="00182094"/>
    <w:pPr>
      <w:spacing w:after="0" w:line="240" w:lineRule="auto"/>
    </w:pPr>
  </w:style>
  <w:style w:type="character" w:styleId="Mention">
    <w:name w:val="Mention"/>
    <w:basedOn w:val="DefaultParagraphFont"/>
    <w:uiPriority w:val="99"/>
    <w:unhideWhenUsed/>
    <w:rsid w:val="00294348"/>
    <w:rPr>
      <w:color w:val="2B579A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54251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4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5EB211C-A385-1E45-96F4-E6748DA169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</TotalTime>
  <Pages>10</Pages>
  <Words>1555</Words>
  <Characters>8868</Characters>
  <Application>Microsoft Office Word</Application>
  <DocSecurity>0</DocSecurity>
  <Lines>73</Lines>
  <Paragraphs>20</Paragraphs>
  <ScaleCrop>false</ScaleCrop>
  <Company/>
  <LinksUpToDate>false</LinksUpToDate>
  <CharactersWithSpaces>104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ydia Guo</dc:creator>
  <cp:keywords/>
  <dc:description/>
  <cp:lastModifiedBy>Lydia Guo</cp:lastModifiedBy>
  <cp:revision>135</cp:revision>
  <dcterms:created xsi:type="dcterms:W3CDTF">2024-10-18T17:12:00Z</dcterms:created>
  <dcterms:modified xsi:type="dcterms:W3CDTF">2025-11-15T01:58:00Z</dcterms:modified>
</cp:coreProperties>
</file>